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32EEB" w14:textId="0DF4B3B9" w:rsidR="00535D25" w:rsidRPr="008B3174" w:rsidRDefault="008E597B" w:rsidP="00535D25">
      <w:pPr>
        <w:pStyle w:val="1"/>
        <w:rPr>
          <w:rFonts w:ascii="Times New Roman" w:hAnsi="Times New Roman"/>
          <w:color w:val="000000" w:themeColor="text1"/>
        </w:rPr>
      </w:pPr>
      <w:r w:rsidRPr="008B3174">
        <w:rPr>
          <w:rFonts w:ascii="Times New Roman" w:hAnsi="Times New Roman"/>
          <w:color w:val="000000" w:themeColor="text1"/>
        </w:rPr>
        <w:t xml:space="preserve">Standardised 3D-CT lung volumes for patients with idiopathic pulmonary fibrosis </w:t>
      </w:r>
    </w:p>
    <w:p w14:paraId="7F3EA12E" w14:textId="77777777" w:rsidR="008E597B" w:rsidRPr="008B3174" w:rsidRDefault="008E597B" w:rsidP="00535D25">
      <w:pPr>
        <w:pStyle w:val="a8"/>
        <w:rPr>
          <w:rFonts w:ascii="Times New Roman" w:hAnsi="Times New Roman"/>
        </w:rPr>
      </w:pPr>
    </w:p>
    <w:p w14:paraId="0FB38AFA" w14:textId="0A8D7DCE" w:rsidR="008E597B" w:rsidRPr="008B3174" w:rsidRDefault="008E597B" w:rsidP="008E597B">
      <w:pPr>
        <w:pStyle w:val="a8"/>
        <w:rPr>
          <w:rFonts w:ascii="Times New Roman" w:hAnsi="Times New Roman"/>
          <w:vertAlign w:val="superscript"/>
        </w:rPr>
      </w:pPr>
      <w:r w:rsidRPr="008B3174">
        <w:rPr>
          <w:rFonts w:ascii="Times New Roman" w:hAnsi="Times New Roman"/>
        </w:rPr>
        <w:t>Yuko Tanaka, M.D.</w:t>
      </w:r>
      <w:r w:rsidRPr="008B3174">
        <w:rPr>
          <w:rFonts w:ascii="Times New Roman" w:hAnsi="Times New Roman"/>
          <w:vertAlign w:val="superscript"/>
        </w:rPr>
        <w:t xml:space="preserve"> 1</w:t>
      </w:r>
      <w:r w:rsidRPr="008B3174">
        <w:rPr>
          <w:rFonts w:ascii="Times New Roman" w:hAnsi="Times New Roman"/>
        </w:rPr>
        <w:t xml:space="preserve">, </w:t>
      </w:r>
      <w:proofErr w:type="spellStart"/>
      <w:r w:rsidRPr="008B3174">
        <w:rPr>
          <w:rFonts w:ascii="Times New Roman" w:hAnsi="Times New Roman"/>
        </w:rPr>
        <w:t>Yuzo</w:t>
      </w:r>
      <w:proofErr w:type="spellEnd"/>
      <w:r w:rsidRPr="008B3174">
        <w:rPr>
          <w:rFonts w:ascii="Times New Roman" w:hAnsi="Times New Roman"/>
        </w:rPr>
        <w:t xml:space="preserve"> Suzuki, M.D., Ph.D.</w:t>
      </w:r>
      <w:r w:rsidRPr="008B3174">
        <w:rPr>
          <w:rFonts w:ascii="Times New Roman" w:hAnsi="Times New Roman"/>
          <w:vertAlign w:val="superscript"/>
        </w:rPr>
        <w:t>1</w:t>
      </w:r>
      <w:r w:rsidRPr="008B3174">
        <w:rPr>
          <w:rFonts w:ascii="Times New Roman" w:hAnsi="Times New Roman"/>
        </w:rPr>
        <w:t xml:space="preserve">, </w:t>
      </w:r>
      <w:proofErr w:type="spellStart"/>
      <w:r w:rsidRPr="008B3174">
        <w:rPr>
          <w:rFonts w:ascii="Times New Roman" w:hAnsi="Times New Roman"/>
        </w:rPr>
        <w:t>Atsuki</w:t>
      </w:r>
      <w:proofErr w:type="spellEnd"/>
      <w:r w:rsidRPr="008B3174">
        <w:rPr>
          <w:rFonts w:ascii="Times New Roman" w:hAnsi="Times New Roman"/>
        </w:rPr>
        <w:t xml:space="preserve"> </w:t>
      </w:r>
      <w:proofErr w:type="spellStart"/>
      <w:r w:rsidRPr="008B3174">
        <w:rPr>
          <w:rFonts w:ascii="Times New Roman" w:hAnsi="Times New Roman"/>
        </w:rPr>
        <w:t>Fukada</w:t>
      </w:r>
      <w:proofErr w:type="spellEnd"/>
      <w:r w:rsidRPr="008B3174">
        <w:rPr>
          <w:rFonts w:ascii="Times New Roman" w:hAnsi="Times New Roman"/>
        </w:rPr>
        <w:t>, M.D.</w:t>
      </w:r>
      <w:r w:rsidRPr="008B3174">
        <w:rPr>
          <w:rFonts w:ascii="Times New Roman" w:hAnsi="Times New Roman"/>
          <w:vertAlign w:val="superscript"/>
        </w:rPr>
        <w:t xml:space="preserve"> 1</w:t>
      </w:r>
      <w:r w:rsidRPr="008B3174">
        <w:rPr>
          <w:rFonts w:ascii="Times New Roman" w:hAnsi="Times New Roman"/>
        </w:rPr>
        <w:t>, Yusuke Inoue, M.D., PhD</w:t>
      </w:r>
      <w:r w:rsidRPr="008B3174">
        <w:rPr>
          <w:rFonts w:ascii="Times New Roman" w:hAnsi="Times New Roman"/>
          <w:vertAlign w:val="superscript"/>
        </w:rPr>
        <w:t>1</w:t>
      </w:r>
      <w:r w:rsidRPr="008B3174">
        <w:rPr>
          <w:rFonts w:ascii="Times New Roman" w:hAnsi="Times New Roman"/>
        </w:rPr>
        <w:t xml:space="preserve">, Hironao </w:t>
      </w:r>
      <w:proofErr w:type="spellStart"/>
      <w:r w:rsidRPr="008B3174">
        <w:rPr>
          <w:rFonts w:ascii="Times New Roman" w:hAnsi="Times New Roman"/>
        </w:rPr>
        <w:t>Hozumi</w:t>
      </w:r>
      <w:proofErr w:type="spellEnd"/>
      <w:r w:rsidRPr="008B3174">
        <w:rPr>
          <w:rFonts w:ascii="Times New Roman" w:hAnsi="Times New Roman"/>
        </w:rPr>
        <w:t>, M.D., Ph.D.</w:t>
      </w:r>
      <w:r w:rsidRPr="008B3174">
        <w:rPr>
          <w:rFonts w:ascii="Times New Roman" w:hAnsi="Times New Roman"/>
          <w:vertAlign w:val="superscript"/>
        </w:rPr>
        <w:t>1</w:t>
      </w:r>
      <w:r w:rsidRPr="008B3174">
        <w:rPr>
          <w:rFonts w:ascii="Times New Roman" w:hAnsi="Times New Roman"/>
        </w:rPr>
        <w:t xml:space="preserve">, Masato </w:t>
      </w:r>
      <w:proofErr w:type="spellStart"/>
      <w:r w:rsidRPr="008B3174">
        <w:rPr>
          <w:rFonts w:ascii="Times New Roman" w:hAnsi="Times New Roman"/>
        </w:rPr>
        <w:t>Karayama</w:t>
      </w:r>
      <w:proofErr w:type="spellEnd"/>
      <w:r w:rsidRPr="008B3174">
        <w:rPr>
          <w:rFonts w:ascii="Times New Roman" w:hAnsi="Times New Roman"/>
        </w:rPr>
        <w:t>, M.D., Ph.D.</w:t>
      </w:r>
      <w:r w:rsidRPr="008B3174">
        <w:rPr>
          <w:rFonts w:ascii="Times New Roman" w:hAnsi="Times New Roman"/>
          <w:vertAlign w:val="superscript"/>
        </w:rPr>
        <w:t>1</w:t>
      </w:r>
      <w:r w:rsidRPr="008B3174">
        <w:rPr>
          <w:rFonts w:ascii="Times New Roman" w:hAnsi="Times New Roman"/>
        </w:rPr>
        <w:t xml:space="preserve">, </w:t>
      </w:r>
      <w:proofErr w:type="spellStart"/>
      <w:r w:rsidRPr="008B3174">
        <w:rPr>
          <w:rFonts w:ascii="Times New Roman" w:hAnsi="Times New Roman"/>
        </w:rPr>
        <w:t>Kazuki</w:t>
      </w:r>
      <w:proofErr w:type="spellEnd"/>
      <w:r w:rsidRPr="008B3174">
        <w:rPr>
          <w:rFonts w:ascii="Times New Roman" w:hAnsi="Times New Roman"/>
        </w:rPr>
        <w:t xml:space="preserve"> </w:t>
      </w:r>
      <w:proofErr w:type="spellStart"/>
      <w:r w:rsidRPr="008B3174">
        <w:rPr>
          <w:rFonts w:ascii="Times New Roman" w:hAnsi="Times New Roman"/>
        </w:rPr>
        <w:t>Furuhashi</w:t>
      </w:r>
      <w:proofErr w:type="spellEnd"/>
      <w:r w:rsidRPr="008B3174">
        <w:rPr>
          <w:rFonts w:ascii="Times New Roman" w:hAnsi="Times New Roman"/>
        </w:rPr>
        <w:t>, M.D., Ph.D.</w:t>
      </w:r>
      <w:r w:rsidRPr="008B3174">
        <w:rPr>
          <w:rFonts w:ascii="Times New Roman" w:hAnsi="Times New Roman"/>
          <w:vertAlign w:val="superscript"/>
        </w:rPr>
        <w:t>1</w:t>
      </w:r>
      <w:r w:rsidRPr="008B3174">
        <w:rPr>
          <w:rFonts w:ascii="Times New Roman" w:hAnsi="Times New Roman"/>
        </w:rPr>
        <w:t xml:space="preserve">, Noriyuki </w:t>
      </w:r>
      <w:proofErr w:type="spellStart"/>
      <w:r w:rsidRPr="008B3174">
        <w:rPr>
          <w:rFonts w:ascii="Times New Roman" w:hAnsi="Times New Roman"/>
        </w:rPr>
        <w:t>Enomoto</w:t>
      </w:r>
      <w:proofErr w:type="spellEnd"/>
      <w:r w:rsidRPr="008B3174">
        <w:rPr>
          <w:rFonts w:ascii="Times New Roman" w:hAnsi="Times New Roman"/>
        </w:rPr>
        <w:t>, M.D., Ph.D.</w:t>
      </w:r>
      <w:r w:rsidRPr="008B3174">
        <w:rPr>
          <w:rFonts w:ascii="Times New Roman" w:hAnsi="Times New Roman"/>
          <w:vertAlign w:val="superscript"/>
        </w:rPr>
        <w:t>1</w:t>
      </w:r>
      <w:r w:rsidRPr="008B3174">
        <w:rPr>
          <w:rFonts w:ascii="Times New Roman" w:hAnsi="Times New Roman"/>
        </w:rPr>
        <w:t>, Tomoyuki Fujisawa, M.D., Ph.D.</w:t>
      </w:r>
      <w:r w:rsidRPr="008B3174">
        <w:rPr>
          <w:rFonts w:ascii="Times New Roman" w:hAnsi="Times New Roman"/>
          <w:vertAlign w:val="superscript"/>
        </w:rPr>
        <w:t>1</w:t>
      </w:r>
      <w:r w:rsidRPr="008B3174">
        <w:rPr>
          <w:rFonts w:ascii="Times New Roman" w:hAnsi="Times New Roman"/>
        </w:rPr>
        <w:t xml:space="preserve">, </w:t>
      </w:r>
      <w:proofErr w:type="spellStart"/>
      <w:r w:rsidRPr="008B3174">
        <w:rPr>
          <w:rFonts w:ascii="Times New Roman" w:hAnsi="Times New Roman"/>
        </w:rPr>
        <w:t>Yutaro</w:t>
      </w:r>
      <w:proofErr w:type="spellEnd"/>
      <w:r w:rsidRPr="008B3174">
        <w:rPr>
          <w:rFonts w:ascii="Times New Roman" w:hAnsi="Times New Roman"/>
        </w:rPr>
        <w:t xml:space="preserve"> Nakamura, M.D., Ph.D.</w:t>
      </w:r>
      <w:r w:rsidRPr="008B3174">
        <w:rPr>
          <w:rFonts w:ascii="Times New Roman" w:hAnsi="Times New Roman"/>
          <w:vertAlign w:val="superscript"/>
        </w:rPr>
        <w:t>1</w:t>
      </w:r>
      <w:r w:rsidRPr="008B3174">
        <w:rPr>
          <w:rFonts w:ascii="Times New Roman" w:hAnsi="Times New Roman"/>
        </w:rPr>
        <w:t>, Naoki Inui, M.D., Ph.D.</w:t>
      </w:r>
      <w:r w:rsidRPr="008B3174">
        <w:rPr>
          <w:rFonts w:ascii="Times New Roman" w:hAnsi="Times New Roman"/>
          <w:vertAlign w:val="superscript"/>
        </w:rPr>
        <w:t>1</w:t>
      </w:r>
      <w:r w:rsidRPr="008B3174">
        <w:rPr>
          <w:rFonts w:ascii="Times New Roman" w:hAnsi="Times New Roman"/>
        </w:rPr>
        <w:t xml:space="preserve">, </w:t>
      </w:r>
      <w:proofErr w:type="spellStart"/>
      <w:r w:rsidRPr="008B3174">
        <w:rPr>
          <w:rFonts w:ascii="Times New Roman" w:hAnsi="Times New Roman"/>
        </w:rPr>
        <w:t>Takafumi</w:t>
      </w:r>
      <w:proofErr w:type="spellEnd"/>
      <w:r w:rsidRPr="008B3174">
        <w:rPr>
          <w:rFonts w:ascii="Times New Roman" w:hAnsi="Times New Roman"/>
        </w:rPr>
        <w:t xml:space="preserve"> </w:t>
      </w:r>
      <w:proofErr w:type="spellStart"/>
      <w:r w:rsidRPr="008B3174">
        <w:rPr>
          <w:rFonts w:ascii="Times New Roman" w:hAnsi="Times New Roman"/>
        </w:rPr>
        <w:t>Suda</w:t>
      </w:r>
      <w:proofErr w:type="spellEnd"/>
      <w:r w:rsidRPr="008B3174">
        <w:rPr>
          <w:rFonts w:ascii="Times New Roman" w:hAnsi="Times New Roman"/>
        </w:rPr>
        <w:t>, M.D., Ph.D.</w:t>
      </w:r>
      <w:r w:rsidRPr="008B3174">
        <w:rPr>
          <w:rFonts w:ascii="Times New Roman" w:hAnsi="Times New Roman"/>
          <w:vertAlign w:val="superscript"/>
        </w:rPr>
        <w:t>1</w:t>
      </w:r>
    </w:p>
    <w:p w14:paraId="57E8E666" w14:textId="77777777" w:rsidR="000B0A97" w:rsidRPr="008B3174" w:rsidRDefault="000B0A97" w:rsidP="000B0A97">
      <w:pPr>
        <w:spacing w:line="480" w:lineRule="auto"/>
      </w:pPr>
      <w:r w:rsidRPr="008B3174">
        <w:rPr>
          <w:vertAlign w:val="superscript"/>
        </w:rPr>
        <w:t>1</w:t>
      </w:r>
      <w:r w:rsidRPr="008B3174">
        <w:t>Second Division, Department of Internal Medicine, Hamamatsu University School of Medicine, Hamamatsu, Japan</w:t>
      </w:r>
    </w:p>
    <w:p w14:paraId="3226DDFD" w14:textId="5C66A7CF" w:rsidR="000B0A97" w:rsidRPr="008B3174" w:rsidRDefault="000B0A97" w:rsidP="008E597B">
      <w:pPr>
        <w:spacing w:line="480" w:lineRule="auto"/>
      </w:pPr>
    </w:p>
    <w:p w14:paraId="157E5CB1" w14:textId="77777777" w:rsidR="00EB0045" w:rsidRPr="008B3174" w:rsidRDefault="00220D0D" w:rsidP="00C514DE">
      <w:pPr>
        <w:adjustRightInd w:val="0"/>
        <w:snapToGrid w:val="0"/>
        <w:spacing w:line="480" w:lineRule="auto"/>
        <w:rPr>
          <w:b/>
        </w:rPr>
      </w:pPr>
      <w:r w:rsidRPr="008B3174">
        <w:rPr>
          <w:b/>
        </w:rPr>
        <w:t xml:space="preserve">Corresponding author: </w:t>
      </w:r>
      <w:proofErr w:type="spellStart"/>
      <w:r w:rsidRPr="008B3174">
        <w:t>Yuzo</w:t>
      </w:r>
      <w:proofErr w:type="spellEnd"/>
      <w:r w:rsidRPr="008B3174">
        <w:t xml:space="preserve"> Suzuki, M.D., Ph.D.</w:t>
      </w:r>
    </w:p>
    <w:p w14:paraId="2BB6AE05" w14:textId="3131883A" w:rsidR="00EB0045" w:rsidRPr="008B3174" w:rsidRDefault="00220D0D" w:rsidP="00C514DE">
      <w:pPr>
        <w:spacing w:line="480" w:lineRule="auto"/>
        <w:rPr>
          <w:rFonts w:eastAsia="ＭＳ 明朝"/>
        </w:rPr>
      </w:pPr>
      <w:r w:rsidRPr="008B3174">
        <w:rPr>
          <w:rFonts w:eastAsia="ＭＳ 明朝"/>
          <w:b/>
        </w:rPr>
        <w:t>Address:</w:t>
      </w:r>
      <w:r w:rsidRPr="008B3174">
        <w:rPr>
          <w:rFonts w:eastAsia="ＭＳ 明朝"/>
        </w:rPr>
        <w:t xml:space="preserve"> 1-20-1 </w:t>
      </w:r>
      <w:proofErr w:type="spellStart"/>
      <w:r w:rsidRPr="008B3174">
        <w:rPr>
          <w:rFonts w:eastAsia="ＭＳ 明朝"/>
        </w:rPr>
        <w:t>Handayama</w:t>
      </w:r>
      <w:proofErr w:type="spellEnd"/>
      <w:r w:rsidRPr="008B3174">
        <w:rPr>
          <w:rFonts w:eastAsia="ＭＳ 明朝"/>
        </w:rPr>
        <w:t xml:space="preserve"> Higashi-</w:t>
      </w:r>
      <w:proofErr w:type="spellStart"/>
      <w:r w:rsidRPr="008B3174">
        <w:rPr>
          <w:rFonts w:eastAsia="ＭＳ 明朝"/>
        </w:rPr>
        <w:t>ku</w:t>
      </w:r>
      <w:proofErr w:type="spellEnd"/>
      <w:r w:rsidRPr="008B3174">
        <w:rPr>
          <w:rFonts w:eastAsia="ＭＳ 明朝"/>
        </w:rPr>
        <w:t>, Hamamatsu, Shizuoka 431-3192 Japan</w:t>
      </w:r>
    </w:p>
    <w:p w14:paraId="755B2117" w14:textId="5BD9B345" w:rsidR="00EB0045" w:rsidRPr="008B3174" w:rsidRDefault="00220D0D" w:rsidP="00C514DE">
      <w:pPr>
        <w:spacing w:line="480" w:lineRule="auto"/>
        <w:rPr>
          <w:rFonts w:eastAsia="ＭＳ 明朝"/>
        </w:rPr>
      </w:pPr>
      <w:r w:rsidRPr="008B3174">
        <w:rPr>
          <w:rFonts w:eastAsia="ＭＳ 明朝"/>
          <w:b/>
        </w:rPr>
        <w:t>Tel:</w:t>
      </w:r>
      <w:r w:rsidRPr="008B3174">
        <w:rPr>
          <w:rFonts w:eastAsia="ＭＳ 明朝"/>
        </w:rPr>
        <w:t xml:space="preserve"> +81-53-435-2263</w:t>
      </w:r>
      <w:r w:rsidR="00611886" w:rsidRPr="008B3174">
        <w:rPr>
          <w:rFonts w:eastAsia="ＭＳ 明朝"/>
        </w:rPr>
        <w:t xml:space="preserve">     </w:t>
      </w:r>
      <w:r w:rsidRPr="008B3174">
        <w:rPr>
          <w:rFonts w:eastAsia="ＭＳ 明朝"/>
          <w:b/>
        </w:rPr>
        <w:t>Fax:</w:t>
      </w:r>
      <w:r w:rsidRPr="008B3174">
        <w:rPr>
          <w:rFonts w:eastAsia="ＭＳ 明朝"/>
        </w:rPr>
        <w:t xml:space="preserve"> +81-53-435-2354</w:t>
      </w:r>
    </w:p>
    <w:p w14:paraId="6A3D64B5" w14:textId="2B9BE9CD" w:rsidR="000B0A97" w:rsidRPr="008B3174" w:rsidRDefault="00220D0D" w:rsidP="00611886">
      <w:pPr>
        <w:adjustRightInd w:val="0"/>
        <w:snapToGrid w:val="0"/>
        <w:spacing w:line="480" w:lineRule="auto"/>
        <w:rPr>
          <w:color w:val="0000FF"/>
          <w:u w:val="single"/>
        </w:rPr>
      </w:pPr>
      <w:r w:rsidRPr="008B3174">
        <w:rPr>
          <w:b/>
        </w:rPr>
        <w:t>E-mail:</w:t>
      </w:r>
      <w:r w:rsidRPr="008B3174">
        <w:rPr>
          <w:color w:val="0000FF"/>
        </w:rPr>
        <w:t xml:space="preserve"> </w:t>
      </w:r>
      <w:r w:rsidRPr="008B3174">
        <w:rPr>
          <w:color w:val="0000FF"/>
          <w:u w:val="single"/>
        </w:rPr>
        <w:t>yuzosuzu@hama-med.ac.jp</w:t>
      </w:r>
    </w:p>
    <w:p w14:paraId="021DC7E0" w14:textId="77777777" w:rsidR="0025359E" w:rsidRPr="008B3174" w:rsidRDefault="0025359E" w:rsidP="000B0A97">
      <w:pPr>
        <w:pStyle w:val="2"/>
        <w:spacing w:line="480" w:lineRule="auto"/>
        <w:jc w:val="left"/>
        <w:rPr>
          <w:rFonts w:ascii="Times New Roman" w:hAnsi="Times New Roman"/>
        </w:rPr>
      </w:pPr>
      <w:r w:rsidRPr="008B3174">
        <w:rPr>
          <w:rFonts w:ascii="Times New Roman" w:hAnsi="Times New Roman"/>
        </w:rPr>
        <w:br w:type="page"/>
      </w:r>
    </w:p>
    <w:p w14:paraId="12F9311A" w14:textId="4F7A51EF" w:rsidR="000B0A97" w:rsidRDefault="000B0A97" w:rsidP="000B0A97">
      <w:pPr>
        <w:pStyle w:val="2"/>
        <w:spacing w:line="480" w:lineRule="auto"/>
        <w:jc w:val="left"/>
        <w:rPr>
          <w:rFonts w:ascii="Times New Roman" w:hAnsi="Times New Roman"/>
        </w:rPr>
      </w:pPr>
      <w:r w:rsidRPr="008B3174">
        <w:rPr>
          <w:rFonts w:ascii="Times New Roman" w:hAnsi="Times New Roman"/>
        </w:rPr>
        <w:lastRenderedPageBreak/>
        <w:t>METHODS</w:t>
      </w:r>
    </w:p>
    <w:p w14:paraId="59CCF51F" w14:textId="77777777" w:rsidR="00B53E82" w:rsidRPr="0014779E" w:rsidRDefault="00B53E82" w:rsidP="00B53E82">
      <w:pPr>
        <w:pStyle w:val="5"/>
        <w:spacing w:line="480" w:lineRule="auto"/>
        <w:jc w:val="left"/>
        <w:rPr>
          <w:rFonts w:ascii="Times New Roman" w:hAnsi="Times New Roman"/>
        </w:rPr>
      </w:pPr>
      <w:r w:rsidRPr="0014779E">
        <w:rPr>
          <w:rFonts w:ascii="Times New Roman" w:hAnsi="Times New Roman"/>
        </w:rPr>
        <w:t>Patients</w:t>
      </w:r>
    </w:p>
    <w:p w14:paraId="26E49D8D" w14:textId="584CD0BE" w:rsidR="00B53E82" w:rsidRPr="0014779E" w:rsidRDefault="00B53E82" w:rsidP="00B53E82">
      <w:pPr>
        <w:spacing w:line="480" w:lineRule="auto"/>
      </w:pPr>
      <w:r w:rsidRPr="0014779E">
        <w:t xml:space="preserve">The data of 190 consecutive patients with IPF who were admitted to the Hamamatsu University School of Medicine Hospital from January 2007 to July 2020 were retrospectively reviewed. Overall, 50 patients were excluded from this study, including 33 who underwent </w:t>
      </w:r>
      <w:r w:rsidRPr="0014779E">
        <w:rPr>
          <w:color w:val="000000" w:themeColor="text1"/>
        </w:rPr>
        <w:t xml:space="preserve">CT with </w:t>
      </w:r>
      <w:r w:rsidRPr="0014779E">
        <w:rPr>
          <w:color w:val="000000"/>
        </w:rPr>
        <w:t xml:space="preserve">a slice thickness </w:t>
      </w:r>
      <w:r w:rsidRPr="0014779E">
        <w:rPr>
          <w:color w:val="000000" w:themeColor="text1"/>
        </w:rPr>
        <w:t xml:space="preserve">&gt;5 mm, 11 who had </w:t>
      </w:r>
      <w:r w:rsidRPr="0014779E">
        <w:rPr>
          <w:color w:val="000000"/>
        </w:rPr>
        <w:t xml:space="preserve">a history of </w:t>
      </w:r>
      <w:r w:rsidRPr="0014779E">
        <w:rPr>
          <w:color w:val="000000" w:themeColor="text1"/>
        </w:rPr>
        <w:t xml:space="preserve">lung resection or concomitant malignancy, </w:t>
      </w:r>
      <w:r w:rsidRPr="0014779E">
        <w:rPr>
          <w:color w:val="000000"/>
        </w:rPr>
        <w:t xml:space="preserve">and </w:t>
      </w:r>
      <w:r w:rsidRPr="0014779E">
        <w:rPr>
          <w:color w:val="000000" w:themeColor="text1"/>
        </w:rPr>
        <w:t>six</w:t>
      </w:r>
      <w:r w:rsidRPr="0014779E">
        <w:t xml:space="preserve"> who had insufficient clinical data regarding PFTs. Therefore, 140 patients with IPF were enrolled in this study, and 61 AEs occurred in 47 patients. </w:t>
      </w:r>
      <w:r w:rsidR="008C78A9" w:rsidRPr="008C78A9">
        <w:t xml:space="preserve">To validate values of standardised 3D-CT LVs, another set of consecutive cohort patients with AE-IPF (n=50) from </w:t>
      </w:r>
      <w:proofErr w:type="spellStart"/>
      <w:r w:rsidR="008C78A9" w:rsidRPr="008C78A9">
        <w:t>Seirei-Mikatahara</w:t>
      </w:r>
      <w:proofErr w:type="spellEnd"/>
      <w:r w:rsidR="008C78A9" w:rsidRPr="008C78A9">
        <w:t xml:space="preserve"> hospital were also enrolled. </w:t>
      </w:r>
      <w:r w:rsidRPr="0014779E">
        <w:t>A total of 140 chest CTs obtained at the time of IPF diagnosis and 61 obtained during AE were analysed (</w:t>
      </w:r>
      <w:r w:rsidRPr="0014779E">
        <w:rPr>
          <w:b/>
          <w:bCs/>
        </w:rPr>
        <w:t>Supplementary</w:t>
      </w:r>
      <w:r w:rsidRPr="0014779E">
        <w:t xml:space="preserve"> </w:t>
      </w:r>
      <w:r w:rsidRPr="0014779E">
        <w:rPr>
          <w:b/>
          <w:bCs/>
        </w:rPr>
        <w:t>Figure 1</w:t>
      </w:r>
      <w:r w:rsidRPr="0014779E">
        <w:t xml:space="preserve">). IPF was diagnosed based on the ATS/ERS/JRS/LATA criteria </w:t>
      </w:r>
      <w:r w:rsidRPr="0014779E">
        <w:fldChar w:fldCharType="begin">
          <w:fldData xml:space="preserve">PEVuZE5vdGU+PENpdGU+PEF1dGhvcj5SYWdodTwvQXV0aG9yPjxZZWFyPjIwMTE8L1llYXI+PFJl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</w:fldData>
        </w:fldChar>
      </w:r>
      <w:r>
        <w:instrText xml:space="preserve"> ADDIN EN.CITE </w:instrText>
      </w:r>
      <w:r>
        <w:fldChar w:fldCharType="begin">
          <w:fldData xml:space="preserve">PEVuZE5vdGU+PENpdGU+PEF1dGhvcj5SYWdodTwvQXV0aG9yPjxZZWFyPjIwMTE8L1llYXI+PFJl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</w:fldData>
        </w:fldChar>
      </w:r>
      <w:r>
        <w:instrText xml:space="preserve"> ADDIN EN.CITE.DATA </w:instrText>
      </w:r>
      <w:r>
        <w:fldChar w:fldCharType="end"/>
      </w:r>
      <w:r w:rsidRPr="0014779E">
        <w:fldChar w:fldCharType="separate"/>
      </w:r>
      <w:r w:rsidRPr="00B53E82">
        <w:rPr>
          <w:noProof/>
          <w:vertAlign w:val="superscript"/>
        </w:rPr>
        <w:t>1-3</w:t>
      </w:r>
      <w:r w:rsidRPr="0014779E">
        <w:fldChar w:fldCharType="end"/>
      </w:r>
      <w:r w:rsidRPr="0014779E">
        <w:t xml:space="preserve">, and AEs were diagnosed based on the ATS guidelines </w:t>
      </w:r>
      <w:r w:rsidRPr="0014779E">
        <w:fldChar w:fldCharType="begin">
          <w:fldData xml:space="preserve">PEVuZE5vdGU+PENpdGU+PEF1dGhvcj5Db2xsYXJkPC9BdXRob3I+PFllYXI+MjAwNzwvWWVhcj48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</w:fldData>
        </w:fldChar>
      </w:r>
      <w:r w:rsidR="00C2710F">
        <w:instrText xml:space="preserve"> ADDIN EN.CITE </w:instrText>
      </w:r>
      <w:r w:rsidR="00C2710F">
        <w:fldChar w:fldCharType="begin">
          <w:fldData xml:space="preserve">PEVuZE5vdGU+PENpdGU+PEF1dGhvcj5Db2xsYXJkPC9BdXRob3I+PFllYXI+MjAwNzwvWWVhcj48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</w:fldData>
        </w:fldChar>
      </w:r>
      <w:r w:rsidR="00C2710F">
        <w:instrText xml:space="preserve"> ADDIN EN.CITE.DATA </w:instrText>
      </w:r>
      <w:r w:rsidR="00C2710F">
        <w:fldChar w:fldCharType="end"/>
      </w:r>
      <w:r w:rsidRPr="0014779E">
        <w:fldChar w:fldCharType="separate"/>
      </w:r>
      <w:r w:rsidR="00C2710F" w:rsidRPr="00C2710F">
        <w:rPr>
          <w:noProof/>
          <w:vertAlign w:val="superscript"/>
        </w:rPr>
        <w:t>4, 5</w:t>
      </w:r>
      <w:r w:rsidRPr="0014779E">
        <w:fldChar w:fldCharType="end"/>
      </w:r>
      <w:r w:rsidRPr="0014779E">
        <w:t xml:space="preserve">. Fifty-three age- and sex-matched controls were also included in the study. </w:t>
      </w:r>
    </w:p>
    <w:p w14:paraId="2B7CE44B" w14:textId="77777777" w:rsidR="00B53E82" w:rsidRPr="0014779E" w:rsidRDefault="00B53E82" w:rsidP="00B53E82">
      <w:pPr>
        <w:spacing w:line="480" w:lineRule="auto"/>
        <w:ind w:firstLine="960"/>
      </w:pPr>
      <w:r w:rsidRPr="0014779E">
        <w:t>This study was approved by the Ethical Committee of Hamamatsu University School of Medicine (20-270) and was conducted in accordance with approved guidelines. The requirement of informed consent was waived due to the retrospective nature of the study.</w:t>
      </w:r>
    </w:p>
    <w:p w14:paraId="22A61F28" w14:textId="5440232B" w:rsidR="00B53E82" w:rsidRPr="00B53E82" w:rsidRDefault="00B53E82" w:rsidP="00B53E82"/>
    <w:p w14:paraId="3B91FD97" w14:textId="4974230E" w:rsidR="00B53E82" w:rsidRDefault="00B53E82" w:rsidP="00B53E82"/>
    <w:p w14:paraId="0771ACED" w14:textId="77777777" w:rsidR="00B53E82" w:rsidRPr="00B53E82" w:rsidRDefault="00B53E82" w:rsidP="00B53E82"/>
    <w:p w14:paraId="41B26D65" w14:textId="77777777" w:rsidR="008E597B" w:rsidRPr="008B3174" w:rsidRDefault="008E597B" w:rsidP="008E597B">
      <w:pPr>
        <w:pStyle w:val="5"/>
        <w:spacing w:line="480" w:lineRule="auto"/>
        <w:jc w:val="left"/>
        <w:rPr>
          <w:rFonts w:ascii="Times New Roman" w:hAnsi="Times New Roman"/>
        </w:rPr>
      </w:pPr>
      <w:r w:rsidRPr="008B3174">
        <w:rPr>
          <w:rFonts w:ascii="Times New Roman" w:hAnsi="Times New Roman"/>
        </w:rPr>
        <w:t>Quantification and standardisation of 3D-CT LVs</w:t>
      </w:r>
    </w:p>
    <w:p w14:paraId="751BA1AA" w14:textId="24B36C99" w:rsidR="008E597B" w:rsidRPr="008B3174" w:rsidRDefault="008E597B" w:rsidP="008E597B">
      <w:pPr>
        <w:spacing w:line="480" w:lineRule="auto"/>
        <w:rPr>
          <w:color w:val="0070C0"/>
        </w:rPr>
      </w:pPr>
      <w:r w:rsidRPr="008B3174">
        <w:rPr>
          <w:color w:val="000000" w:themeColor="text1"/>
        </w:rPr>
        <w:t xml:space="preserve">Chest CT images obtained at the time of IPF diagnosis and AE were retrieved from electronic medical records. All CT images were obtained for diagnostic purposes during routine clinical </w:t>
      </w:r>
      <w:r w:rsidRPr="008B3174">
        <w:t xml:space="preserve">practice. The chest CT scans were performed without intravenous contrast with the patient in the </w:t>
      </w:r>
      <w:r w:rsidRPr="008B3174">
        <w:lastRenderedPageBreak/>
        <w:t xml:space="preserve">supine position. Patients were instructed to maintain full inspiration without coughing. </w:t>
      </w:r>
      <w:r w:rsidRPr="008B3174">
        <w:rPr>
          <w:color w:val="000000" w:themeColor="text1"/>
        </w:rPr>
        <w:t xml:space="preserve">SOMATOM Definition Flash (Siemens Healthcare, Tokyo, Japan) and </w:t>
      </w:r>
      <w:proofErr w:type="spellStart"/>
      <w:r w:rsidRPr="008B3174">
        <w:rPr>
          <w:color w:val="000000" w:themeColor="text1"/>
        </w:rPr>
        <w:t>Aquillion</w:t>
      </w:r>
      <w:proofErr w:type="spellEnd"/>
      <w:r w:rsidRPr="008B3174">
        <w:rPr>
          <w:color w:val="000000" w:themeColor="text1"/>
        </w:rPr>
        <w:t xml:space="preserve"> CX (</w:t>
      </w:r>
      <w:r w:rsidR="003610CA" w:rsidRPr="008B3174">
        <w:rPr>
          <w:color w:val="000000" w:themeColor="text1"/>
        </w:rPr>
        <w:t>CANON medical</w:t>
      </w:r>
      <w:r w:rsidRPr="008B3174">
        <w:rPr>
          <w:color w:val="000000" w:themeColor="text1"/>
        </w:rPr>
        <w:t xml:space="preserve">, Tokyo, Japan) CT scanners were used. The settings of </w:t>
      </w:r>
      <w:r w:rsidRPr="008B3174">
        <w:rPr>
          <w:color w:val="000000"/>
        </w:rPr>
        <w:t xml:space="preserve">the CT machine were as follows: detector-row configuration acquired as 128 x 0.6 mm </w:t>
      </w:r>
      <w:r w:rsidR="003610CA" w:rsidRPr="008B3174">
        <w:rPr>
          <w:color w:val="000000"/>
        </w:rPr>
        <w:t>(SOMATOM) and 64 x 0.5 mm (</w:t>
      </w:r>
      <w:proofErr w:type="spellStart"/>
      <w:r w:rsidR="003610CA" w:rsidRPr="008B3174">
        <w:rPr>
          <w:color w:val="000000" w:themeColor="text1"/>
        </w:rPr>
        <w:t>Aquillion</w:t>
      </w:r>
      <w:proofErr w:type="spellEnd"/>
      <w:r w:rsidR="003610CA" w:rsidRPr="008B3174">
        <w:rPr>
          <w:color w:val="000000" w:themeColor="text1"/>
        </w:rPr>
        <w:t xml:space="preserve"> CX</w:t>
      </w:r>
      <w:r w:rsidR="003610CA" w:rsidRPr="008B3174">
        <w:rPr>
          <w:color w:val="000000"/>
        </w:rPr>
        <w:t xml:space="preserve">) </w:t>
      </w:r>
      <w:r w:rsidRPr="008B3174">
        <w:rPr>
          <w:color w:val="000000"/>
        </w:rPr>
        <w:t xml:space="preserve">by double sampling, 120 </w:t>
      </w:r>
      <w:proofErr w:type="spellStart"/>
      <w:r w:rsidRPr="008B3174">
        <w:rPr>
          <w:color w:val="000000" w:themeColor="text1"/>
        </w:rPr>
        <w:t>kVp</w:t>
      </w:r>
      <w:proofErr w:type="spellEnd"/>
      <w:r w:rsidRPr="008B3174">
        <w:rPr>
          <w:color w:val="000000" w:themeColor="text1"/>
        </w:rPr>
        <w:t xml:space="preserve">, and quality </w:t>
      </w:r>
      <w:proofErr w:type="spellStart"/>
      <w:r w:rsidRPr="008B3174">
        <w:rPr>
          <w:color w:val="000000" w:themeColor="text1"/>
        </w:rPr>
        <w:t>mAs</w:t>
      </w:r>
      <w:proofErr w:type="spellEnd"/>
      <w:r w:rsidRPr="008B3174">
        <w:rPr>
          <w:color w:val="000000" w:themeColor="text1"/>
        </w:rPr>
        <w:t xml:space="preserve"> via </w:t>
      </w:r>
      <w:r w:rsidR="003610CA" w:rsidRPr="008B3174">
        <w:rPr>
          <w:color w:val="000000" w:themeColor="text1"/>
        </w:rPr>
        <w:t>AEC</w:t>
      </w:r>
      <w:r w:rsidRPr="008B3174">
        <w:rPr>
          <w:color w:val="000000" w:themeColor="text1"/>
        </w:rPr>
        <w:t xml:space="preserve">. </w:t>
      </w:r>
      <w:r w:rsidR="003610CA" w:rsidRPr="008B3174">
        <w:rPr>
          <w:color w:val="000000" w:themeColor="text1"/>
        </w:rPr>
        <w:t>A</w:t>
      </w:r>
      <w:r w:rsidRPr="008B3174">
        <w:rPr>
          <w:color w:val="000000" w:themeColor="text1"/>
        </w:rPr>
        <w:t xml:space="preserve"> sharp kernel of I70 </w:t>
      </w:r>
      <w:r w:rsidR="003610CA" w:rsidRPr="008B3174">
        <w:rPr>
          <w:color w:val="000000" w:themeColor="text1"/>
        </w:rPr>
        <w:t>(SOMATOM) and FC52 (</w:t>
      </w:r>
      <w:proofErr w:type="spellStart"/>
      <w:r w:rsidR="003610CA" w:rsidRPr="008B3174">
        <w:rPr>
          <w:color w:val="000000" w:themeColor="text1"/>
        </w:rPr>
        <w:t>Aquillion</w:t>
      </w:r>
      <w:proofErr w:type="spellEnd"/>
      <w:r w:rsidR="003610CA" w:rsidRPr="008B3174">
        <w:rPr>
          <w:color w:val="000000" w:themeColor="text1"/>
        </w:rPr>
        <w:t xml:space="preserve"> CX) </w:t>
      </w:r>
      <w:r w:rsidRPr="008B3174">
        <w:rPr>
          <w:color w:val="000000" w:themeColor="text1"/>
        </w:rPr>
        <w:t>were used to create 3D-CT images using 5-mm slices at 5-mm intervals in the lung parenchyma (window level: −600 HU; window width: 1500 HU).</w:t>
      </w:r>
      <w:r w:rsidRPr="008B3174">
        <w:rPr>
          <w:color w:val="FF0000"/>
        </w:rPr>
        <w:t xml:space="preserve"> </w:t>
      </w:r>
      <w:r w:rsidRPr="008B3174">
        <w:t>SYNAPSE VINCENT version 3 software (Fujifilm Medical Systems, Tokyo, Japan) was used to extract the lung fields from CT images, perform lung lobe segmentation, and analyse each LV (total lung, right lung, right upper lobe, right middle lobe, right lower lobe, left lung, left upper lobe, and left lower lobe). Digital imaging and communications in medicine data for each patient were transferred to the software anonymously. Using this software, whole lung extraction from chest CT imaging was automatically quantified by excluding the thoracic wall, mediastinum, large vessels, and airways toward the tertiary bronchi. Lung extraction and lung lobe segmentation were performed using both threshold values and anatomical knowledge-based algorithms. CT values for the whole lung were defined as between -1000 HU and 0 HU.</w:t>
      </w:r>
      <w:r w:rsidRPr="008B3174">
        <w:rPr>
          <w:color w:val="FF0000"/>
        </w:rPr>
        <w:t xml:space="preserve"> </w:t>
      </w:r>
      <w:r w:rsidRPr="008B3174">
        <w:rPr>
          <w:color w:val="000000" w:themeColor="text1"/>
        </w:rPr>
        <w:t xml:space="preserve">The automatic lung extraction was checked by a respiratory physician with eight years of experience (YT). In addition, a threshold-based volumetric CT analysis, in which threshold CT values can be flexibly determined by all users, was used. When the software failed to segment the lung or lung lobe, the respiratory physician manually segmented the lung or lung lobe to correct the problem and </w:t>
      </w:r>
      <w:r w:rsidRPr="008B3174">
        <w:rPr>
          <w:color w:val="000000"/>
        </w:rPr>
        <w:t xml:space="preserve">a respiratory specialist with 20 years of experience (YS) confirmed the accuracy of the </w:t>
      </w:r>
      <w:r w:rsidRPr="008B3174">
        <w:rPr>
          <w:color w:val="000000" w:themeColor="text1"/>
        </w:rPr>
        <w:t>segmentation results. The standardised 3D-CT LV (%) was</w:t>
      </w:r>
      <w:r w:rsidRPr="008B3174">
        <w:t xml:space="preserve"> calculated by dividing by the 3D-CT LV by the predicted forced vital capacity (FVC-predicted). </w:t>
      </w:r>
    </w:p>
    <w:p w14:paraId="7E37AE6D" w14:textId="77777777" w:rsidR="00B53E82" w:rsidRPr="0014779E" w:rsidRDefault="00B53E82" w:rsidP="00B53E82">
      <w:pPr>
        <w:pStyle w:val="5"/>
        <w:spacing w:line="480" w:lineRule="auto"/>
        <w:jc w:val="left"/>
        <w:rPr>
          <w:rFonts w:ascii="Times New Roman" w:hAnsi="Times New Roman"/>
        </w:rPr>
      </w:pPr>
      <w:r w:rsidRPr="0014779E">
        <w:rPr>
          <w:rFonts w:ascii="Times New Roman" w:hAnsi="Times New Roman"/>
        </w:rPr>
        <w:lastRenderedPageBreak/>
        <w:t>Data collection</w:t>
      </w:r>
    </w:p>
    <w:p w14:paraId="7A028F59" w14:textId="66F8F7C1" w:rsidR="001501D9" w:rsidRDefault="00B53E82" w:rsidP="00B53E82">
      <w:pPr>
        <w:snapToGrid w:val="0"/>
        <w:spacing w:line="480" w:lineRule="auto"/>
      </w:pPr>
      <w:r w:rsidRPr="0014779E">
        <w:t xml:space="preserve">Clinical characteristics at the time of IPF diagnosis (age, sex, physical examination, smoking history, blood test results, and PFT results) were retrieved from the patients’ medical records. Clinical data recorded at the time of AE were also retrieved. </w:t>
      </w:r>
    </w:p>
    <w:p w14:paraId="78459D32" w14:textId="77777777" w:rsidR="00B53E82" w:rsidRPr="00B53E82" w:rsidRDefault="00B53E82" w:rsidP="00B53E82">
      <w:pPr>
        <w:snapToGrid w:val="0"/>
        <w:spacing w:line="480" w:lineRule="auto"/>
      </w:pPr>
    </w:p>
    <w:p w14:paraId="0FF2F5FD" w14:textId="048B9280" w:rsidR="008E597B" w:rsidRPr="008B3174" w:rsidRDefault="0098741A" w:rsidP="008E597B">
      <w:pPr>
        <w:pStyle w:val="5"/>
        <w:spacing w:line="480" w:lineRule="auto"/>
        <w:jc w:val="left"/>
        <w:rPr>
          <w:rFonts w:ascii="Times New Roman" w:hAnsi="Times New Roman"/>
        </w:rPr>
      </w:pPr>
      <w:r w:rsidRPr="008B3174">
        <w:rPr>
          <w:rFonts w:ascii="Times New Roman" w:hAnsi="Times New Roman"/>
          <w:color w:val="000000" w:themeColor="text1"/>
        </w:rPr>
        <w:t xml:space="preserve">The </w:t>
      </w:r>
      <w:r w:rsidRPr="008B3174">
        <w:rPr>
          <w:rFonts w:ascii="Times New Roman" w:eastAsia="ＭＳ Ｐゴシック" w:hAnsi="Times New Roman"/>
        </w:rPr>
        <w:t>Gender-Age-Physiology (</w:t>
      </w:r>
      <w:r w:rsidRPr="008B3174">
        <w:rPr>
          <w:rFonts w:ascii="Times New Roman" w:hAnsi="Times New Roman"/>
          <w:color w:val="000000" w:themeColor="text1"/>
        </w:rPr>
        <w:t>GAP) index</w:t>
      </w:r>
    </w:p>
    <w:p w14:paraId="31B79362" w14:textId="56455577" w:rsidR="008E597B" w:rsidRPr="008B3174" w:rsidRDefault="008E597B" w:rsidP="008E597B">
      <w:pPr>
        <w:snapToGrid w:val="0"/>
        <w:spacing w:line="480" w:lineRule="auto"/>
        <w:ind w:firstLine="960"/>
      </w:pPr>
      <w:r w:rsidRPr="008B3174">
        <w:rPr>
          <w:color w:val="000000" w:themeColor="text1"/>
        </w:rPr>
        <w:t xml:space="preserve">The </w:t>
      </w:r>
      <w:r w:rsidRPr="008B3174">
        <w:rPr>
          <w:rFonts w:eastAsia="ＭＳ Ｐゴシック"/>
        </w:rPr>
        <w:t>Gender-Age-Physiology (</w:t>
      </w:r>
      <w:r w:rsidRPr="008B3174">
        <w:rPr>
          <w:color w:val="000000" w:themeColor="text1"/>
        </w:rPr>
        <w:t>GAP) index was calculated based on data at the time of IPF diagnosis, as previously described</w:t>
      </w:r>
      <w:r w:rsidRPr="008B3174">
        <w:rPr>
          <w:color w:val="000000" w:themeColor="text1"/>
        </w:rPr>
        <w:fldChar w:fldCharType="begin">
          <w:fldData xml:space="preserve">PEVuZE5vdGU+PENpdGU+PEF1dGhvcj5MZXk8L0F1dGhvcj48WWVhcj4yMDEyPC9ZZWFyPjxSZWNO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==
</w:fldData>
        </w:fldChar>
      </w:r>
      <w:r w:rsidR="00B53E82">
        <w:rPr>
          <w:color w:val="000000" w:themeColor="text1"/>
        </w:rPr>
        <w:instrText xml:space="preserve"> ADDIN EN.CITE </w:instrText>
      </w:r>
      <w:r w:rsidR="00B53E82">
        <w:rPr>
          <w:color w:val="000000" w:themeColor="text1"/>
        </w:rPr>
        <w:fldChar w:fldCharType="begin">
          <w:fldData xml:space="preserve">PEVuZE5vdGU+PENpdGU+PEF1dGhvcj5MZXk8L0F1dGhvcj48WWVhcj4yMDEyPC9ZZWFyPjxSZWNO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==
</w:fldData>
        </w:fldChar>
      </w:r>
      <w:r w:rsidR="00B53E82">
        <w:rPr>
          <w:color w:val="000000" w:themeColor="text1"/>
        </w:rPr>
        <w:instrText xml:space="preserve"> ADDIN EN.CITE.DATA </w:instrText>
      </w:r>
      <w:r w:rsidR="00B53E82">
        <w:rPr>
          <w:color w:val="000000" w:themeColor="text1"/>
        </w:rPr>
      </w:r>
      <w:r w:rsidR="00B53E82">
        <w:rPr>
          <w:color w:val="000000" w:themeColor="text1"/>
        </w:rPr>
        <w:fldChar w:fldCharType="end"/>
      </w:r>
      <w:r w:rsidRPr="008B3174">
        <w:rPr>
          <w:color w:val="000000" w:themeColor="text1"/>
        </w:rPr>
      </w:r>
      <w:r w:rsidRPr="008B3174">
        <w:rPr>
          <w:color w:val="000000" w:themeColor="text1"/>
        </w:rPr>
        <w:fldChar w:fldCharType="separate"/>
      </w:r>
      <w:r w:rsidR="00B53E82" w:rsidRPr="00B53E82">
        <w:rPr>
          <w:noProof/>
          <w:color w:val="000000" w:themeColor="text1"/>
          <w:vertAlign w:val="superscript"/>
        </w:rPr>
        <w:t>6</w:t>
      </w:r>
      <w:r w:rsidRPr="008B3174">
        <w:rPr>
          <w:color w:val="000000" w:themeColor="text1"/>
        </w:rPr>
        <w:fldChar w:fldCharType="end"/>
      </w:r>
      <w:r w:rsidRPr="008B3174">
        <w:rPr>
          <w:color w:val="000000" w:themeColor="text1"/>
        </w:rPr>
        <w:t>:</w:t>
      </w:r>
      <w:r w:rsidRPr="008B3174">
        <w:t xml:space="preserve"> sex (female, 0 points; male, 1 point), age (≤60 years </w:t>
      </w:r>
      <w:r w:rsidRPr="008B3174">
        <w:fldChar w:fldCharType="begin"/>
      </w:r>
      <w:r w:rsidRPr="008B3174">
        <w:instrText xml:space="preserve"> QUOTE </w:instrText>
      </w:r>
      <w:r w:rsidR="008C78A9">
        <w:rPr>
          <w:noProof/>
        </w:rPr>
        <w:pict w14:anchorId="6A9DF7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58pt;height:8.5pt;mso-width-percent:0;mso-height-percent:0;mso-width-percent:0;mso-height-percent:0"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20&quot;/&gt;&lt;w:doNotEmbedSystemFonts/&gt;&lt;w:stylePaneFormatFilter w:val=&quot;3F01&quot;/&gt;&lt;w:defaultTabStop w:val=&quot;720&quot;/&gt;&lt;w:drawingGridHorizontalSpacing w:val=&quot;120&quot;/&gt;&lt;w:displayHorizontalDrawingGridEvery w:val=&quot;2&quot;/&gt;&lt;w:displayVerticalDrawingGridEvery w:val=&quot;2&quot;/&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useFELayout/&gt;&lt;/w:compat&gt;&lt;wsp:rsids&gt;&lt;wsp:rsidRoot wsp:val=&quot;001537D3&quot;/&gt;&lt;wsp:rsid wsp:val=&quot;001B34CB&quot;/&gt;&lt;wsp:rsid wsp:val=&quot;00217F1C&quot;/&gt;&lt;wsp:rsid wsp:val=&quot;00240498&quot;/&gt;&lt;wsp:rsid wsp:val=&quot;003D30D2&quot;/&gt;&lt;wsp:rsid wsp:val=&quot;0046162A&quot;/&gt;&lt;wsp:rsid wsp:val=&quot;0049251C&quot;/&gt;&lt;wsp:rsid wsp:val=&quot;004B1311&quot;/&gt;&lt;wsp:rsid wsp:val=&quot;005547CC&quot;/&gt;&lt;wsp:rsid wsp:val=&quot;006367E7&quot;/&gt;&lt;wsp:rsid wsp:val=&quot;007F64C6&quot;/&gt;&lt;wsp:rsid wsp:val=&quot;00817E06&quot;/&gt;&lt;wsp:rsid wsp:val=&quot;0083380D&quot;/&gt;&lt;wsp:rsid wsp:val=&quot;008D540A&quot;/&gt;&lt;wsp:rsid wsp:val=&quot;00922F5D&quot;/&gt;&lt;wsp:rsid wsp:val=&quot;009A7B43&quot;/&gt;&lt;wsp:rsid wsp:val=&quot;00A803D4&quot;/&gt;&lt;wsp:rsid wsp:val=&quot;00AE36AE&quot;/&gt;&lt;wsp:rsid wsp:val=&quot;00B02395&quot;/&gt;&lt;wsp:rsid wsp:val=&quot;00B526EA&quot;/&gt;&lt;wsp:rsid wsp:val=&quot;00CC60DC&quot;/&gt;&lt;wsp:rsid wsp:val=&quot;00CF71F7&quot;/&gt;&lt;wsp:rsid wsp:val=&quot;00D52860&quot;/&gt;&lt;wsp:rsid wsp:val=&quot;00DA6E81&quot;/&gt;&lt;wsp:rsid wsp:val=&quot;00DC379E&quot;/&gt;&lt;wsp:rsid wsp:val=&quot;00E22CC7&quot;/&gt;&lt;wsp:rsid wsp:val=&quot;00E93202&quot;/&gt;&lt;wsp:rsid wsp:val=&quot;00F318F4&quot;/&gt;&lt;wsp:rsid wsp:val=&quot;00F7396E&quot;/&gt;&lt;wsp:rsid wsp:val=&quot;00F76DD7&quot;/&gt;&lt;/wsp:rsids&gt;&lt;/w:docPr&gt;&lt;w:body&gt;&lt;wx:sect&gt;&lt;w:p wsp:rsidR=&quot;00000000&quot; wsp:rsidRDefault=&quot;00DC379E&quot; wsp:rsidP=&quot;00DC379E&quot;&gt;&lt;m:oMathPara&gt;&lt;m:oMath&gt;&lt;m:r&gt;&lt;w:rPr&gt;&lt;w:rFonts w:ascii=&quot;Cambria Math&quot; w:fareast=&quot;__________&quot; w:h-ansi=&quot;Camb3ri6a/ &quot;Ma&gt;thw&quot;/p&gt;&lt;rwxi:f ons7t :wxa:v=al0=&quot;FCa6mbDr7&quot;ia Math&quot;/&gt;&lt;w:i/&gt;&lt;w:lang w:val=p&quot;EN-GB&quot;/&gt;&lt;/0w:rPr&gt;&lt;m:t&gt;_‰_&lt;/m:teful&gt;&lt;/m:r&gt;&lt;m:r&gt;&lt;m:rPr&gt;&lt;m:sty m:val&lt;m=&quot;p&quot;/E&quot;&gt;&lt;/marar:rPr&gt;&lt;&lt;w:rPr&gt;&lt;w:rFonts w:ascii=&quot;C&gt;&lt;&quot;&quot;ambria Math&quot; w:fa wreast=&quot;_________st=__&quot;:fa:ifai w:h-ansi=&quot;CMambria Math&quot;/&gt;&lt;a:/wx:font b3s7wx:i6val &quot;=&quot;Ca&gt;ambhwria/p Ma&lt;rth&quot;xi/&gt;&lt;f w:lnsang : w:xavalv==p:=&quot;El0/0N-G&quot;FB&quot;/a6&gt;&lt;/bDw:r7&quot;rPr&gt;&lt;m:t&gt;60 yleafrs&lt;/m:t&gt;&lt;/m:mr&gt;&lt;/m:oMath&gt;&lt;/m:oMarthrPara&gt;&quot;&lt;/w:p&gt;&lt;w:sectPr wsp:rsidR=&quot;00000000&quot;&gt;&lt;&lt;ww:pgSz w:w=&quot;12240&quot; w:h=&quot;15840&quot;/&gt;&lt;w:pgMar w:top=&quot;1440&quot; w:right=&quot;1440&quot; w:bottom=&quot;1440&quot; w:left=&quot;1440&quot; w:header=&quot;720&quot; w:footer=&quot;720&quot; w:gutter=&quot;0&quot;/&gt;&lt;w:cols w:space=&quot;720&quot;/&gt;&lt;/w:sectPr&gt;&lt;/wx:sect&gt;&lt;/w:body&gt;&lt;/w:wordDocument&gt;">
            <v:imagedata r:id="rId8" o:title="" chromakey="white"/>
          </v:shape>
        </w:pict>
      </w:r>
      <w:r w:rsidRPr="008B3174">
        <w:instrText xml:space="preserve"> </w:instrText>
      </w:r>
      <w:r w:rsidR="00BD1C69">
        <w:fldChar w:fldCharType="separate"/>
      </w:r>
      <w:r w:rsidRPr="008B3174">
        <w:fldChar w:fldCharType="end"/>
      </w:r>
      <w:r w:rsidRPr="008B3174">
        <w:t>, 0 points; 61–65 years, 1 point; &gt;65 years, 2 points), FVC (%) (&gt;75%</w:t>
      </w:r>
      <w:r w:rsidRPr="008B3174">
        <w:fldChar w:fldCharType="begin"/>
      </w:r>
      <w:r w:rsidRPr="008B3174">
        <w:instrText xml:space="preserve"> QUOTE </w:instrText>
      </w:r>
      <w:r w:rsidR="008C78A9">
        <w:rPr>
          <w:noProof/>
        </w:rPr>
        <w:pict w14:anchorId="3D83A452">
          <v:shape id="_x0000_i1026" type="#_x0000_t75" alt="" style="width:36pt;height:8.5pt;mso-width-percent:0;mso-height-percent:0;mso-width-percent:0;mso-height-percent:0"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20&quot;/&gt;&lt;w:doNotEmbedSystemFonts/&gt;&lt;w:stylePaneFormatFilter w:val=&quot;3F01&quot;/&gt;&lt;w:defaultTabStop w:val=&quot;720&quot;/&gt;&lt;w:drawingGridHorizontalSpacing w:val=&quot;120&quot;/&gt;&lt;w:displayHorizontalDrawingGridEvery w:val=&quot;2&quot;/&gt;&lt;w:displayVerticalDrawingGridEvery w:val=&quot;2&quot;/&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useFELayout/&gt;&lt;/w:compat&gt;&lt;wsp:rsids&gt;&lt;wsp:rsidRoot wsp:val=&quot;001537D3&quot;/&gt;&lt;wsp:rsid wsp:val=&quot;001B34CB&quot;/&gt;&lt;wsp:rsid wsp:val=&quot;00217F1C&quot;/&gt;&lt;wsp:rsid wsp:val=&quot;00240498&quot;/&gt;&lt;wsp:rsid wsp:val=&quot;003D30D2&quot;/&gt;&lt;wsp:rsid wsp:val=&quot;0046162A&quot;/&gt;&lt;wsp:rsid wsp:val=&quot;0049251C&quot;/&gt;&lt;wsp:rsid wsp:val=&quot;004B1311&quot;/&gt;&lt;wsp:rsid wsp:val=&quot;005547CC&quot;/&gt;&lt;wsp:rsid wsp:val=&quot;006367E7&quot;/&gt;&lt;wsp:rsid wsp:val=&quot;007F64C6&quot;/&gt;&lt;wsp:rsid wsp:val=&quot;00817E06&quot;/&gt;&lt;wsp:rsid wsp:val=&quot;0083380D&quot;/&gt;&lt;wsp:rsid wsp:val=&quot;008D540A&quot;/&gt;&lt;wsp:rsid wsp:val=&quot;00922F5D&quot;/&gt;&lt;wsp:rsid wsp:val=&quot;009A7B43&quot;/&gt;&lt;wsp:rsid wsp:val=&quot;00A803D4&quot;/&gt;&lt;wsp:rsid wsp:val=&quot;00AE36AE&quot;/&gt;&lt;wsp:rsid wsp:val=&quot;00B02395&quot;/&gt;&lt;wsp:rsid wsp:val=&quot;00B526EA&quot;/&gt;&lt;wsp:rsid wsp:val=&quot;00B86589&quot;/&gt;&lt;wsp:rsid wsp:val=&quot;00CC60DC&quot;/&gt;&lt;wsp:rsid wsp:val=&quot;00CF71F7&quot;/&gt;&lt;wsp:rsid wsp:val=&quot;00D52860&quot;/&gt;&lt;wsp:rsid wsp:val=&quot;00DA6E81&quot;/&gt;&lt;wsp:rsid wsp:val=&quot;00E22CC7&quot;/&gt;&lt;wsp:rsid wsp:val=&quot;00E93202&quot;/&gt;&lt;wsp:rsid wsp:val=&quot;00F318F4&quot;/&gt;&lt;wsp:rsid wsp:val=&quot;00F7396E&quot;/&gt;&lt;wsp:rsid wsp:val=&quot;00F76DD7&quot;/&gt;&lt;/wsp:rsids&gt;&lt;/w:docPr&gt;&lt;w:body&gt;&lt;wx:sect&gt;&lt;w:p wsp:rsidR=&quot;00000000&quot; wsp:rsidRDefault=&quot;00B86589&quot; wsp:rsidP=&quot;00B86589&quot;&gt;&lt;m:oMathPara&gt;&lt;m:oMath&gt;&lt;m:r&gt;&lt;w:rPr&gt;&lt;w:rFonts w:ascii=&quot;Cambria Math&quot; w:fareast=&quot;__________&quot; w:h-ansi=&quot;Camb3ri6a/ &quot;Ma&gt;thw&quot;/p&gt;&lt;rwxi:f ons7t :wxa:v=al0=&quot;FCa6mbDr7&quot;ia Math&quot;/&gt;&lt;w:i/&gt;&lt;w:lang w:val=p&quot;EN-GB&quot;/&gt;&lt;/0w:rPr&gt;&lt;m:t&gt;&amp;gt;75%&lt;/fml:t&gt;&lt;/m:r&gt;&lt;/m:oMath&gt;&lt;/m:oMathParam&gt;&lt;/&quot;w:p&gt;&lt;w:rrsectPr wsp:rsidR=&quot;00000000&quot;&gt;&lt;&lt;w:pgSz w:w=&quot;12240&quot; w:h=w&quot;15840&quot;/&gt;&lt;w:pa=agMar w:top=&quot;1440&quot; w:right=&quot;1440&quot; w:bottom=&quot;1440&quot; w:left=&quot;1440&quot; w:header=&quot;720&quot; w:footer=&quot;720&quot; w:gutter=&quot;0&quot;/&gt;&lt;w:cols w:space=&quot;720&quot;/&gt;&lt;/w:sectPr&gt;&lt;/wx:sect&gt;&lt;/w:body&gt;&lt;/w:wordDocument&gt;">
            <v:imagedata r:id="rId9" o:title="" chromakey="white"/>
          </v:shape>
        </w:pict>
      </w:r>
      <w:r w:rsidRPr="008B3174">
        <w:instrText xml:space="preserve"> </w:instrText>
      </w:r>
      <w:r w:rsidR="00BD1C69">
        <w:fldChar w:fldCharType="separate"/>
      </w:r>
      <w:r w:rsidRPr="008B3174">
        <w:fldChar w:fldCharType="end"/>
      </w:r>
      <w:r w:rsidRPr="008B3174">
        <w:t>, 0 points; 50 %–75%, 1 point; &lt;50%</w:t>
      </w:r>
      <w:r w:rsidRPr="008B3174">
        <w:fldChar w:fldCharType="begin"/>
      </w:r>
      <w:r w:rsidRPr="008B3174">
        <w:instrText xml:space="preserve"> QUOTE </w:instrText>
      </w:r>
      <w:r w:rsidR="008C78A9">
        <w:rPr>
          <w:noProof/>
        </w:rPr>
        <w:pict w14:anchorId="04B226A4">
          <v:shape id="_x0000_i1027" type="#_x0000_t75" alt="" style="width:36pt;height:8.5pt;mso-width-percent:0;mso-height-percent:0;mso-width-percent:0;mso-height-percent:0"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20&quot;/&gt;&lt;w:doNotEmbedSystemFonts/&gt;&lt;w:stylePaneFormatFilter w:val=&quot;3F01&quot;/&gt;&lt;w:defaultTabStop w:val=&quot;720&quot;/&gt;&lt;w:drawingGridHorizontalSpacing w:val=&quot;120&quot;/&gt;&lt;w:displayHorizontalDrawingGridEvery w:val=&quot;2&quot;/&gt;&lt;w:displayVerticalDrawingGridEvery w:val=&quot;2&quot;/&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useFELayout/&gt;&lt;/w:compat&gt;&lt;wsp:rsids&gt;&lt;wsp:rsidRoot wsp:val=&quot;001537D3&quot;/&gt;&lt;wsp:rsid wsp:val=&quot;001B34CB&quot;/&gt;&lt;wsp:rsid wsp:val=&quot;00217F1C&quot;/&gt;&lt;wsp:rsid wsp:val=&quot;00240498&quot;/&gt;&lt;wsp:rsid wsp:val=&quot;003D30D2&quot;/&gt;&lt;wsp:rsid wsp:val=&quot;0046162A&quot;/&gt;&lt;wsp:rsid wsp:val=&quot;0049251C&quot;/&gt;&lt;wsp:rsid wsp:val=&quot;004B1311&quot;/&gt;&lt;wsp:rsid wsp:val=&quot;005547CC&quot;/&gt;&lt;wsp:rsid wsp:val=&quot;0061608D&quot;/&gt;&lt;wsp:rsid wsp:val=&quot;006367E7&quot;/&gt;&lt;wsp:rsid wsp:val=&quot;007F64C6&quot;/&gt;&lt;wsp:rsid wsp:val=&quot;00817E06&quot;/&gt;&lt;wsp:rsid wsp:val=&quot;0083380D&quot;/&gt;&lt;wsp:rsid wsp:val=&quot;008D540A&quot;/&gt;&lt;wsp:rsid wsp:val=&quot;00922F5D&quot;/&gt;&lt;wsp:rsid wsp:val=&quot;009A7B43&quot;/&gt;&lt;wsp:rsid wsp:val=&quot;00A803D4&quot;/&gt;&lt;wsp:rsid wsp:val=&quot;00AE36AE&quot;/&gt;&lt;wsp:rsid wsp:val=&quot;00B02395&quot;/&gt;&lt;wsp:rsid wsp:val=&quot;00B526EA&quot;/&gt;&lt;wsp:rsid wsp:val=&quot;00CC60DC&quot;/&gt;&lt;wsp:rsid wsp:val=&quot;00CF71F7&quot;/&gt;&lt;wsp:rsid wsp:val=&quot;00D52860&quot;/&gt;&lt;wsp:rsid wsp:val=&quot;00DA6E81&quot;/&gt;&lt;wsp:rsid wsp:val=&quot;00E22CC7&quot;/&gt;&lt;wsp:rsid wsp:val=&quot;00E93202&quot;/&gt;&lt;wsp:rsid wsp:val=&quot;00F318F4&quot;/&gt;&lt;wsp:rsid wsp:val=&quot;00F7396E&quot;/&gt;&lt;wsp:rsid wsp:val=&quot;00F76DD7&quot;/&gt;&lt;/wsp:rsids&gt;&lt;/w:docPr&gt;&lt;w:body&gt;&lt;wx:sect&gt;&lt;w:p wsp:rsidR=&quot;00000000&quot; wsp:rsidRDefault=&quot;0061608D&quot; wsp:rsidP=&quot;0061608D&quot;&gt;&lt;m:oMathPara&gt;&lt;m:oMath&gt;&lt;m:r&gt;&lt;w:rPr&gt;&lt;w:rFonts w:ascii=&quot;Cambria Math&quot; w:fareast=&quot;__________&quot; w:h-ansi=&quot;Camb3ri6a/ &quot;Ma&gt;thw&quot;/p&gt;&lt;rwxi:f ons7t :wxa:v=al0=&quot;FCa6mbDr7&quot;ia Math&quot;/&gt;&lt;w:i/&gt;&lt;w:lang w:val=p&quot;EN-GB&quot;/&gt;&lt;/0w:rPr&gt;&lt;m:t&gt;&amp;lt;50% &lt;f/lm:t&gt;&lt;/m:r&gt;&lt;/m:oMath&gt;&lt;/m:oMathParma&gt;&lt;&quot;/w:p&gt;&lt;wrr:sectPr wsp:rsidR=&quot;00000000&quot;&gt;&lt;&lt;w:pgSz w:w=&quot;12240&quot; w:hw=&quot;15840&quot;/&gt;&lt;w:a=apgMar w:top=&quot;1440&quot; w:right=&quot;1440&quot; w:bottom=&quot;1440&quot; w:left=&quot;1440&quot; w:header=&quot;720&quot; w:footer=&quot;720&quot; w:gutter=&quot;0&quot;/&gt;&lt;w:cols w:space=&quot;720&quot;/&gt;&lt;/w:sectPr&gt;&lt;/wx:sect&gt;&lt;/w:body&gt;&lt;/w:wordDocument&gt;">
            <v:imagedata r:id="rId10" o:title="" chromakey="white"/>
          </v:shape>
        </w:pict>
      </w:r>
      <w:r w:rsidRPr="008B3174">
        <w:instrText xml:space="preserve"> </w:instrText>
      </w:r>
      <w:r w:rsidR="00BD1C69">
        <w:fldChar w:fldCharType="separate"/>
      </w:r>
      <w:r w:rsidRPr="008B3174">
        <w:fldChar w:fldCharType="end"/>
      </w:r>
      <w:r w:rsidRPr="008B3174">
        <w:t>, 2 points), and %DLCO (&gt;55%</w:t>
      </w:r>
      <w:r w:rsidRPr="008B3174">
        <w:fldChar w:fldCharType="begin"/>
      </w:r>
      <w:r w:rsidRPr="008B3174">
        <w:instrText xml:space="preserve"> QUOTE </w:instrText>
      </w:r>
      <w:r w:rsidR="008C78A9">
        <w:rPr>
          <w:noProof/>
        </w:rPr>
        <w:pict w14:anchorId="10F1C1AC">
          <v:shape id="_x0000_i1028" type="#_x0000_t75" alt="" style="width:36pt;height:8.5pt;mso-width-percent:0;mso-height-percent:0;mso-width-percent:0;mso-height-percent:0"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20&quot;/&gt;&lt;w:doNotEmbedSystemFonts/&gt;&lt;w:stylePaneFormatFilter w:val=&quot;3F01&quot;/&gt;&lt;w:defaultTabStop w:val=&quot;720&quot;/&gt;&lt;w:drawingGridHorizontalSpacing w:val=&quot;120&quot;/&gt;&lt;w:displayHorizontalDrawingGridEvery w:val=&quot;2&quot;/&gt;&lt;w:displayVerticalDrawingGridEvery w:val=&quot;2&quot;/&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useFELayout/&gt;&lt;/w:compat&gt;&lt;wsp:rsids&gt;&lt;wsp:rsidRoot wsp:val=&quot;001537D3&quot;/&gt;&lt;wsp:rsid wsp:val=&quot;001B34CB&quot;/&gt;&lt;wsp:rsid wsp:val=&quot;00217F1C&quot;/&gt;&lt;wsp:rsid wsp:val=&quot;00240498&quot;/&gt;&lt;wsp:rsid wsp:val=&quot;003D30D2&quot;/&gt;&lt;wsp:rsid wsp:val=&quot;0046162A&quot;/&gt;&lt;wsp:rsid wsp:val=&quot;0049251C&quot;/&gt;&lt;wsp:rsid wsp:val=&quot;004B1311&quot;/&gt;&lt;wsp:rsid wsp:val=&quot;005547CC&quot;/&gt;&lt;wsp:rsid wsp:val=&quot;006367E7&quot;/&gt;&lt;wsp:rsid wsp:val=&quot;006C3FA7&quot;/&gt;&lt;wsp:rsid wsp:val=&quot;007F64C6&quot;/&gt;&lt;wsp:rsid wsp:val=&quot;00817E06&quot;/&gt;&lt;wsp:rsid wsp:val=&quot;0083380D&quot;/&gt;&lt;wsp:rsid wsp:val=&quot;008D540A&quot;/&gt;&lt;wsp:rsid wsp:val=&quot;00922F5D&quot;/&gt;&lt;wsp:rsid wsp:val=&quot;009A7B43&quot;/&gt;&lt;wsp:rsid wsp:val=&quot;00A803D4&quot;/&gt;&lt;wsp:rsid wsp:val=&quot;00AE36AE&quot;/&gt;&lt;wsp:rsid wsp:val=&quot;00B02395&quot;/&gt;&lt;wsp:rsid wsp:val=&quot;00B526EA&quot;/&gt;&lt;wsp:rsid wsp:val=&quot;00CC60DC&quot;/&gt;&lt;wsp:rsid wsp:val=&quot;00CF71F7&quot;/&gt;&lt;wsp:rsid wsp:val=&quot;00D52860&quot;/&gt;&lt;wsp:rsid wsp:val=&quot;00DA6E81&quot;/&gt;&lt;wsp:rsid wsp:val=&quot;00E22CC7&quot;/&gt;&lt;wsp:rsid wsp:val=&quot;00E93202&quot;/&gt;&lt;wsp:rsid wsp:val=&quot;00F318F4&quot;/&gt;&lt;wsp:rsid wsp:val=&quot;00F7396E&quot;/&gt;&lt;wsp:rsid wsp:val=&quot;00F76DD7&quot;/&gt;&lt;/wsp:rsids&gt;&lt;/w:docPr&gt;&lt;w:body&gt;&lt;wx:sect&gt;&lt;w:p wsp:rsidR=&quot;00000000&quot; wsp:rsidRDefault=&quot;006C3FA7&quot; wsp:rsidP=&quot;006C3FA7&quot;&gt;&lt;m:oMathPara&gt;&lt;m:oMath&gt;&lt;m:r&gt;&lt;w:rPr&gt;&lt;w:rFonts w:ascii=&quot;Cambria Math&quot; w:fareast=&quot;__________&quot; w:h-ansi=&quot;Camb3ri6a/ &quot;Ma&gt;thw&quot;/p&gt;&lt;rwxi:f ons7t :wxa:v=al0=&quot;FCa6mbDr7&quot;ia Math&quot;/&gt;&lt;w:i/&gt;&lt;w:lang w:val=p&quot;EN-GB&quot;/&gt;&lt;/0w:rPr&gt;&lt;m:t&gt;&amp;gt;55%&lt;/fml:t&gt;&lt;/m:r&gt;&lt;/m:oMath&gt;&lt;/m:oMathParam&gt;&lt;/&quot;w:p&gt;&lt;w:rrsectPr wsp:rsidR=&quot;00000000&quot;&gt;&lt;&lt;w:pgSz w:w=&quot;12240&quot; w:h=w&quot;15840&quot;/&gt;&lt;w:pa=agMar w:top=&quot;1440&quot; w:right=&quot;1440&quot; w:bottom=&quot;1440&quot; w:left=&quot;1440&quot; w:header=&quot;720&quot; w:footer=&quot;720&quot; w:gutter=&quot;0&quot;/&gt;&lt;w:cols w:space=&quot;720&quot;/&gt;&lt;/w:sectPr&gt;&lt;/wx:sect&gt;&lt;/w:body&gt;&lt;/w:wordDocument&gt;">
            <v:imagedata r:id="rId11" o:title="" chromakey="white"/>
          </v:shape>
        </w:pict>
      </w:r>
      <w:r w:rsidRPr="008B3174">
        <w:instrText xml:space="preserve"> </w:instrText>
      </w:r>
      <w:r w:rsidR="00BD1C69">
        <w:fldChar w:fldCharType="separate"/>
      </w:r>
      <w:r w:rsidRPr="008B3174">
        <w:fldChar w:fldCharType="end"/>
      </w:r>
      <w:r w:rsidRPr="008B3174">
        <w:t>, 0 points; 36%–55%, 1 point; ≤35%</w:t>
      </w:r>
      <w:r w:rsidRPr="008B3174">
        <w:fldChar w:fldCharType="begin"/>
      </w:r>
      <w:r w:rsidRPr="008B3174">
        <w:instrText xml:space="preserve"> QUOTE </w:instrText>
      </w:r>
      <w:r w:rsidR="008C78A9">
        <w:rPr>
          <w:noProof/>
        </w:rPr>
        <w:pict w14:anchorId="79F004B0">
          <v:shape id="_x0000_i1029" type="#_x0000_t75" alt="" style="width:36pt;height:8.5pt;mso-width-percent:0;mso-height-percent:0;mso-width-percent:0;mso-height-percent:0"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20&quot;/&gt;&lt;w:doNotEmbedSystemFonts/&gt;&lt;w:stylePaneFormatFilter w:val=&quot;3F01&quot;/&gt;&lt;w:defaultTabStop w:val=&quot;720&quot;/&gt;&lt;w:drawingGridHorizontalSpacing w:val=&quot;120&quot;/&gt;&lt;w:displayHorizontalDrawingGridEvery w:val=&quot;2&quot;/&gt;&lt;w:displayVerticalDrawingGridEvery w:val=&quot;2&quot;/&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useFELayout/&gt;&lt;/w:compat&gt;&lt;wsp:rsids&gt;&lt;wsp:rsidRoot wsp:val=&quot;001537D3&quot;/&gt;&lt;wsp:rsid wsp:val=&quot;001B34CB&quot;/&gt;&lt;wsp:rsid wsp:val=&quot;00217F1C&quot;/&gt;&lt;wsp:rsid wsp:val=&quot;00240498&quot;/&gt;&lt;wsp:rsid wsp:val=&quot;003D30D2&quot;/&gt;&lt;wsp:rsid wsp:val=&quot;0046162A&quot;/&gt;&lt;wsp:rsid wsp:val=&quot;0049251C&quot;/&gt;&lt;wsp:rsid wsp:val=&quot;004B1311&quot;/&gt;&lt;wsp:rsid wsp:val=&quot;005547CC&quot;/&gt;&lt;wsp:rsid wsp:val=&quot;006367E7&quot;/&gt;&lt;wsp:rsid wsp:val=&quot;007F64C6&quot;/&gt;&lt;wsp:rsid wsp:val=&quot;00817E06&quot;/&gt;&lt;wsp:rsid wsp:val=&quot;0083380D&quot;/&gt;&lt;wsp:rsid wsp:val=&quot;008D540A&quot;/&gt;&lt;wsp:rsid wsp:val=&quot;00922F5D&quot;/&gt;&lt;wsp:rsid wsp:val=&quot;009A7B43&quot;/&gt;&lt;wsp:rsid wsp:val=&quot;00A1734E&quot;/&gt;&lt;wsp:rsid wsp:val=&quot;00A803D4&quot;/&gt;&lt;wsp:rsid wsp:val=&quot;00AE36AE&quot;/&gt;&lt;wsp:rsid wsp:val=&quot;00B02395&quot;/&gt;&lt;wsp:rsid wsp:val=&quot;00B526EA&quot;/&gt;&lt;wsp:rsid wsp:val=&quot;00CC60DC&quot;/&gt;&lt;wsp:rsid wsp:val=&quot;00CF71F7&quot;/&gt;&lt;wsp:rsid wsp:val=&quot;00D52860&quot;/&gt;&lt;wsp:rsid wsp:val=&quot;00DA6E81&quot;/&gt;&lt;wsp:rsid wsp:val=&quot;00E22CC7&quot;/&gt;&lt;wsp:rsid wsp:val=&quot;00E93202&quot;/&gt;&lt;wsp:rsid wsp:val=&quot;00F318F4&quot;/&gt;&lt;wsp:rsid wsp:val=&quot;00F7396E&quot;/&gt;&lt;wsp:rsid wsp:val=&quot;00F76DD7&quot;/&gt;&lt;/wsp:rsids&gt;&lt;/w:docPr&gt;&lt;w:body&gt;&lt;wx:sect&gt;&lt;w:p wsp:rsidR=&quot;00000000&quot; wsp:rsidRDefault=&quot;00A1734E&quot; wsp:rsidP=&quot;00A1734E&quot;&gt;&lt;m:oMathPara&gt;&lt;m:oMath&gt;&lt;m:r&gt;&lt;w:rPr&gt;&lt;w:rFonts w:ascii=&quot;Cambria Math&quot; w:fareast=&quot;__________&quot; w:h-ansi=&quot;Camb3ri6a/ &quot;Ma&gt;thw&quot;/p&gt;&lt;rwxi:f ons7t :wxa:v=al0=&quot;FCa6mbDr7&quot;ia Math&quot;/&gt;&lt;w:i/&gt;&lt;w:lang w:val=p&quot;EN-GB&quot;/&gt;&lt;/0w:rPr&gt;&lt;m:t&gt;_‰_35% &lt;eful/m:t&gt;&lt;/m:r&gt;&lt;/m:oMath&gt;&lt;/m:oMathP&lt;mara&gt;&lt;E&quot;/w:parar&gt;&lt;w:s&lt;ectPr wsp:rsidR=&quot;00000000&quot;&gt;&gt;&lt;&quot;&quot;&lt;w:pgSz w:w=&quot;1224 w0&quot; w:h=&quot;15_840&quot;/&gt;t=&lt;w:fafaipgiMar w:top=&quot;1M440&quot; w:right=&quot;1/:440&quot; w3:bo6t7to&quot;m=&quot;&gt;144w0&quot; pw:lrefti=&quot;1 440s&quot; w::heaade=r=&quot;0720F&quot; w6:foDopt:e&quot;r=&quot;0720&quot; w:gutter=&quot;0&quot;/&gt;&lt;w:cols w:space=&quot;720&quot;/&gt;&lt;/w:sectPr&gt;&lt;/wx:sect&gt;&lt;/w:body&gt;&lt;/w:wordDocument&gt;">
            <v:imagedata r:id="rId12" o:title="" chromakey="white"/>
          </v:shape>
        </w:pict>
      </w:r>
      <w:r w:rsidRPr="008B3174">
        <w:instrText xml:space="preserve"> </w:instrText>
      </w:r>
      <w:r w:rsidR="00BD1C69">
        <w:fldChar w:fldCharType="separate"/>
      </w:r>
      <w:r w:rsidRPr="008B3174">
        <w:fldChar w:fldCharType="end"/>
      </w:r>
      <w:r w:rsidRPr="008B3174">
        <w:t>, 2 points; cannot perform, 3 points). The GAP index was defined based on the total GAP score: stage I (0–3 points), stage II (4–5 points), and stage III (6–8 points). The modified GAP index was also evaluated using the standardised 3D-CT LV (%) in place of the FVC (%). Standardised 3D-CT LVs (%) corresponding to FVCs (%) were determined using correlation analyses and used to calculate the modified GAP index.</w:t>
      </w:r>
    </w:p>
    <w:p w14:paraId="2AF3EA73" w14:textId="77777777" w:rsidR="008E597B" w:rsidRPr="008B3174" w:rsidRDefault="008E597B" w:rsidP="008E597B"/>
    <w:p w14:paraId="75FDE871" w14:textId="77777777" w:rsidR="00E82395" w:rsidRPr="008B3174" w:rsidRDefault="00E82395" w:rsidP="00DB7B56">
      <w:pPr>
        <w:adjustRightInd w:val="0"/>
        <w:snapToGrid w:val="0"/>
        <w:spacing w:line="480" w:lineRule="auto"/>
      </w:pPr>
    </w:p>
    <w:p w14:paraId="1622153A" w14:textId="77777777" w:rsidR="00E82395" w:rsidRPr="008B3174" w:rsidRDefault="00E82395" w:rsidP="00DB7B56">
      <w:pPr>
        <w:adjustRightInd w:val="0"/>
        <w:snapToGrid w:val="0"/>
        <w:spacing w:line="480" w:lineRule="auto"/>
      </w:pPr>
    </w:p>
    <w:p w14:paraId="103BB4B8" w14:textId="77777777" w:rsidR="00C2710F" w:rsidRPr="00C2710F" w:rsidRDefault="00E82395" w:rsidP="00C2710F">
      <w:pPr>
        <w:pStyle w:val="EndNoteBibliography"/>
        <w:rPr>
          <w:noProof/>
        </w:rPr>
      </w:pPr>
      <w:r w:rsidRPr="008B3174">
        <w:rPr>
          <w:rFonts w:ascii="Times New Roman" w:hAnsi="Times New Roman"/>
        </w:rPr>
        <w:fldChar w:fldCharType="begin"/>
      </w:r>
      <w:r w:rsidRPr="008B3174">
        <w:rPr>
          <w:rFonts w:ascii="Times New Roman" w:hAnsi="Times New Roman"/>
        </w:rPr>
        <w:instrText xml:space="preserve"> ADDIN EN.REFLIST </w:instrText>
      </w:r>
      <w:r w:rsidRPr="008B3174">
        <w:rPr>
          <w:rFonts w:ascii="Times New Roman" w:hAnsi="Times New Roman"/>
        </w:rPr>
        <w:fldChar w:fldCharType="separate"/>
      </w:r>
      <w:r w:rsidR="00C2710F" w:rsidRPr="00C2710F">
        <w:rPr>
          <w:noProof/>
        </w:rPr>
        <w:t>1</w:t>
      </w:r>
      <w:r w:rsidR="00C2710F" w:rsidRPr="00C2710F">
        <w:rPr>
          <w:noProof/>
        </w:rPr>
        <w:tab/>
        <w:t>Raghu G, Collard HR, Egan JJ, Martinez FJ, Behr J, Brown KK, Colby TV, Cordier JF, Flaherty KR, Lasky JA, Lynch DA, Ryu JH, Swigris JJ, Wells AU, Ancochea J, Bouros D, Carvalho C, Costabel U, Ebina M, Hansell DM, Johkoh T, Kim DS, King TE, Jr., Kondoh Y, Myers J, Muller NL, Nicholson AG, Richeldi L, Selman M, Dudden RF, Griss BS, Protzko SL, Schunemann HJ, Fibrosis AEJACoIP. An official ATS/ERS/JRS/ALAT statement: idiopathic pulmonary fibrosis: evidence-based guidelines for diagnosis and management. Am J Respir Crit Care Med. 2011;</w:t>
      </w:r>
      <w:r w:rsidR="00C2710F" w:rsidRPr="00C2710F">
        <w:rPr>
          <w:b/>
          <w:noProof/>
        </w:rPr>
        <w:t xml:space="preserve"> 183</w:t>
      </w:r>
      <w:r w:rsidR="00C2710F" w:rsidRPr="00C2710F">
        <w:rPr>
          <w:noProof/>
        </w:rPr>
        <w:t>: 788-824.</w:t>
      </w:r>
    </w:p>
    <w:p w14:paraId="7B04D7F0" w14:textId="77777777" w:rsidR="00C2710F" w:rsidRPr="00C2710F" w:rsidRDefault="00C2710F" w:rsidP="00C2710F">
      <w:pPr>
        <w:pStyle w:val="EndNoteBibliography"/>
        <w:rPr>
          <w:noProof/>
        </w:rPr>
      </w:pPr>
      <w:r w:rsidRPr="00C2710F">
        <w:rPr>
          <w:noProof/>
        </w:rPr>
        <w:lastRenderedPageBreak/>
        <w:t>2</w:t>
      </w:r>
      <w:r w:rsidRPr="00C2710F">
        <w:rPr>
          <w:noProof/>
        </w:rPr>
        <w:tab/>
        <w:t>Raghu G, Remy-Jardin M, Myers JL, Richeldi L, Ryerson CJ, Lederer DJ, Behr J, Cottin V, Danoff SK, Morell F, Flaherty KR, Wells A, Martinez FJ, Azuma A, Bice TJ, Bouros D, Brown KK, Collard HR, Duggal A, Galvin L, Inoue Y, Jenkins RG, Johkoh T, Kazerooni EA, Kitaichi M, Knight SL, Mansour G, Nicholson AG, Pipavath SNJ, Buendia-Roldan I, Selman M, Travis WD, Walsh S, Wilson KC, American Thoracic Society ERSJRS, Latin American Thoracic S. Diagnosis of Idiopathic Pulmonary Fibrosis. An Official ATS/ERS/JRS/ALAT Clinical Practice Guideline. Am J Respir Crit Care Med. 2018;</w:t>
      </w:r>
      <w:r w:rsidRPr="00C2710F">
        <w:rPr>
          <w:b/>
          <w:noProof/>
        </w:rPr>
        <w:t xml:space="preserve"> 198</w:t>
      </w:r>
      <w:r w:rsidRPr="00C2710F">
        <w:rPr>
          <w:noProof/>
        </w:rPr>
        <w:t>: e44-e68.</w:t>
      </w:r>
    </w:p>
    <w:p w14:paraId="2A1C46A5" w14:textId="77777777" w:rsidR="00C2710F" w:rsidRPr="00C2710F" w:rsidRDefault="00C2710F" w:rsidP="00C2710F">
      <w:pPr>
        <w:pStyle w:val="EndNoteBibliography"/>
        <w:rPr>
          <w:noProof/>
        </w:rPr>
      </w:pPr>
      <w:r w:rsidRPr="00C2710F">
        <w:rPr>
          <w:noProof/>
        </w:rPr>
        <w:t>3</w:t>
      </w:r>
      <w:r w:rsidRPr="00C2710F">
        <w:rPr>
          <w:noProof/>
        </w:rPr>
        <w:tab/>
        <w:t>Raghu G, Rochwerg B, Zhang Y, Garcia CA, Azuma A, Behr J, Brozek JL, Collard HR, Cunningham W, Homma S, Johkoh T, Martinez FJ, Myers J, Protzko SL, Richeldi L, Rind D, Selman M, Theodore A, Wells AU, Hoogsteden H, Schunemann HJ, American Thoracic S, European Respiratory s, Japanese Respiratory S, Latin American Thoracic A. An Official ATS/ERS/JRS/ALAT Clinical Practice Guideline: Treatment of Idiopathic Pulmonary Fibrosis. An Update of the 2011 Clinical Practice Guideline. Am J Respir Crit Care Med. 2015;</w:t>
      </w:r>
      <w:r w:rsidRPr="00C2710F">
        <w:rPr>
          <w:b/>
          <w:noProof/>
        </w:rPr>
        <w:t xml:space="preserve"> 192</w:t>
      </w:r>
      <w:r w:rsidRPr="00C2710F">
        <w:rPr>
          <w:noProof/>
        </w:rPr>
        <w:t>: e3-19.</w:t>
      </w:r>
    </w:p>
    <w:p w14:paraId="0D126811" w14:textId="77777777" w:rsidR="00C2710F" w:rsidRPr="00C2710F" w:rsidRDefault="00C2710F" w:rsidP="00C2710F">
      <w:pPr>
        <w:pStyle w:val="EndNoteBibliography"/>
        <w:rPr>
          <w:noProof/>
        </w:rPr>
      </w:pPr>
      <w:r w:rsidRPr="00C2710F">
        <w:rPr>
          <w:noProof/>
        </w:rPr>
        <w:t>4</w:t>
      </w:r>
      <w:r w:rsidRPr="00C2710F">
        <w:rPr>
          <w:noProof/>
        </w:rPr>
        <w:tab/>
        <w:t>Collard HR, Moore BB, Flaherty KR, Brown KK, Kaner RJ, King TE, Jr., Lasky JA, Loyd JE, Noth I, Olman MA, Raghu G, Roman J, Ryu JH, Zisman DA, Hunninghake GW, Colby TV, Egan JJ, Hansell DM, Johkoh T, Kaminski N, Kim DS, Kondoh Y, Lynch DA, Muller-Quernheim J, Myers JL, Nicholson AG, Selman M, Toews GB, Wells AU, Martinez FJ, Idiopathic Pulmonary Fibrosis Clinical Research Network I. Acute exacerbations of idiopathic pulmonary fibrosis. Am J Respir Crit Care Med. 2007;</w:t>
      </w:r>
      <w:r w:rsidRPr="00C2710F">
        <w:rPr>
          <w:b/>
          <w:noProof/>
        </w:rPr>
        <w:t xml:space="preserve"> 176</w:t>
      </w:r>
      <w:r w:rsidRPr="00C2710F">
        <w:rPr>
          <w:noProof/>
        </w:rPr>
        <w:t>: 636-43.</w:t>
      </w:r>
    </w:p>
    <w:p w14:paraId="6DD5BA8B" w14:textId="77777777" w:rsidR="00C2710F" w:rsidRPr="00C2710F" w:rsidRDefault="00C2710F" w:rsidP="00C2710F">
      <w:pPr>
        <w:pStyle w:val="EndNoteBibliography"/>
        <w:rPr>
          <w:noProof/>
        </w:rPr>
      </w:pPr>
      <w:r w:rsidRPr="00C2710F">
        <w:rPr>
          <w:noProof/>
        </w:rPr>
        <w:t>5</w:t>
      </w:r>
      <w:r w:rsidRPr="00C2710F">
        <w:rPr>
          <w:noProof/>
        </w:rPr>
        <w:tab/>
        <w:t>Collard HR, Richeldi L, Kim DS, Taniguchi H, Tschoepe I, Luisetti M, Roman J, Tino G, Schlenker-Herceg R, Hallmann C, du Bois RM. Acute exacerbations in the INPULSIS trials of nintedanib in idiopathic pulmonary fibrosis. Eur Respir J. 2017;</w:t>
      </w:r>
      <w:r w:rsidRPr="00C2710F">
        <w:rPr>
          <w:b/>
          <w:noProof/>
        </w:rPr>
        <w:t xml:space="preserve"> 49</w:t>
      </w:r>
      <w:r w:rsidRPr="00C2710F">
        <w:rPr>
          <w:noProof/>
        </w:rPr>
        <w:t>.</w:t>
      </w:r>
    </w:p>
    <w:p w14:paraId="542BB3F9" w14:textId="77777777" w:rsidR="00C2710F" w:rsidRPr="00C2710F" w:rsidRDefault="00C2710F" w:rsidP="00C2710F">
      <w:pPr>
        <w:pStyle w:val="EndNoteBibliography"/>
        <w:rPr>
          <w:noProof/>
        </w:rPr>
      </w:pPr>
      <w:r w:rsidRPr="00C2710F">
        <w:rPr>
          <w:noProof/>
        </w:rPr>
        <w:t>6</w:t>
      </w:r>
      <w:r w:rsidRPr="00C2710F">
        <w:rPr>
          <w:noProof/>
        </w:rPr>
        <w:tab/>
        <w:t>Ley B, Ryerson CJ, Vittinghoff E, Ryu JH, Tomassetti S, Lee JS, Poletti V, Buccioli M, Elicker BM, Jones KD, King TE, Jr., Collard HR. A multidimensional index and staging system for idiopathic pulmonary fibrosis. Annals of internal medicine. 2012;</w:t>
      </w:r>
      <w:r w:rsidRPr="00C2710F">
        <w:rPr>
          <w:b/>
          <w:noProof/>
        </w:rPr>
        <w:t xml:space="preserve"> 156</w:t>
      </w:r>
      <w:r w:rsidRPr="00C2710F">
        <w:rPr>
          <w:noProof/>
        </w:rPr>
        <w:t>: 684-91.</w:t>
      </w:r>
    </w:p>
    <w:p w14:paraId="2274AB6C" w14:textId="48753980" w:rsidR="00A31204" w:rsidRPr="008B3174" w:rsidRDefault="00E82395" w:rsidP="00DB7B56">
      <w:pPr>
        <w:adjustRightInd w:val="0"/>
        <w:snapToGrid w:val="0"/>
        <w:spacing w:line="480" w:lineRule="auto"/>
      </w:pPr>
      <w:r w:rsidRPr="008B3174">
        <w:fldChar w:fldCharType="end"/>
      </w:r>
    </w:p>
    <w:sectPr w:rsidR="00A31204" w:rsidRPr="008B3174" w:rsidSect="008523D7">
      <w:headerReference w:type="default" r:id="rId13"/>
      <w:footerReference w:type="even" r:id="rId14"/>
      <w:footerReference w:type="default" r:id="rId15"/>
      <w:headerReference w:type="first" r:id="rId16"/>
      <w:footerReference w:type="first" r:id="rId17"/>
      <w:pgSz w:w="16840" w:h="11907" w:orient="landscape" w:code="9"/>
      <w:pgMar w:top="1418" w:right="1418" w:bottom="1418" w:left="1418" w:header="851" w:footer="992" w:gutter="0"/>
      <w:lnNumType w:countBy="1" w:restart="continuous"/>
      <w:cols w:space="425"/>
      <w:titlePg/>
      <w:docGrid w:linePitch="411" w:charSpace="1783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D3BF3" w14:textId="77777777" w:rsidR="00BD1C69" w:rsidRDefault="00BD1C69">
      <w:r>
        <w:separator/>
      </w:r>
    </w:p>
  </w:endnote>
  <w:endnote w:type="continuationSeparator" w:id="0">
    <w:p w14:paraId="08BAD4FD" w14:textId="77777777" w:rsidR="00BD1C69" w:rsidRDefault="00BD1C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平成明朝">
    <w:altName w:val="ＭＳ 明朝"/>
    <w:charset w:val="80"/>
    <w:family w:val="auto"/>
    <w:pitch w:val="variable"/>
    <w:sig w:usb0="00002A87" w:usb1="08070000" w:usb2="01000417" w:usb3="00000000" w:csb0="000201FF" w:csb1="00000000"/>
  </w:font>
  <w:font w:name="Times">
    <w:altName w:val="﷽﷽﷽﷽﷽﷽﷽﷽man"/>
    <w:panose1 w:val="02020603050405020304"/>
    <w:charset w:val="00"/>
    <w:family w:val="auto"/>
    <w:pitch w:val="variable"/>
    <w:sig w:usb0="E00002FF" w:usb1="5000205A" w:usb2="00000000" w:usb3="00000000" w:csb0="0000019F" w:csb1="00000000"/>
  </w:font>
  <w:font w:name="Helvetica">
    <w:panose1 w:val="020B0604020202020204"/>
    <w:charset w:val="00"/>
    <w:family w:val="auto"/>
    <w:pitch w:val="variable"/>
    <w:sig w:usb0="E00002FF" w:usb1="5000785B" w:usb2="00000000" w:usb3="00000000" w:csb0="0000019F" w:csb1="00000000"/>
  </w:font>
  <w:font w:name="Osaka">
    <w:altName w:val="游ゴシック"/>
    <w:charset w:val="80"/>
    <w:family w:val="swiss"/>
    <w:pitch w:val="variable"/>
    <w:sig w:usb0="00000001" w:usb1="08070000" w:usb2="00000010" w:usb3="00000000" w:csb0="00020093" w:csb1="00000000"/>
  </w:font>
  <w:font w:name="平成角ゴシック">
    <w:charset w:val="80"/>
    <w:family w:val="auto"/>
    <w:pitch w:val="variable"/>
    <w:sig w:usb0="01000000" w:usb1="00000000" w:usb2="07040001" w:usb3="00000000" w:csb0="00020000" w:csb1="00000000"/>
  </w:font>
  <w:font w:name="ＭＳ Ｐゴシック">
    <w:altName w:val="MS PGothic"/>
    <w:panose1 w:val="020B0600070205080204"/>
    <w:charset w:val="80"/>
    <w:family w:val="modern"/>
    <w:pitch w:val="variable"/>
    <w:sig w:usb0="E00002FF" w:usb1="6AC7FDFB" w:usb2="08000012" w:usb3="00000000" w:csb0="0002009F" w:csb1="00000000"/>
  </w:font>
  <w:font w:name="ヒラギノ角ゴ Pro W3">
    <w:altName w:val="Malgun Gothic Semilight"/>
    <w:charset w:val="80"/>
    <w:family w:val="swiss"/>
    <w:pitch w:val="variable"/>
    <w:sig w:usb0="E00002FF" w:usb1="7AC7FFFF" w:usb2="00000012" w:usb3="00000000" w:csb0="0002000D"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65139A" w14:textId="77777777" w:rsidR="003F6BFD" w:rsidRDefault="003F6BFD">
    <w:pPr>
      <w:pStyle w:val="a7"/>
      <w:framePr w:wrap="around" w:vAnchor="text" w:hAnchor="margin" w:xAlign="center" w:y="1"/>
      <w:rPr>
        <w:rStyle w:val="ab"/>
      </w:rPr>
    </w:pPr>
    <w:r>
      <w:rPr>
        <w:rStyle w:val="ab"/>
      </w:rPr>
      <w:fldChar w:fldCharType="begin"/>
    </w:r>
    <w:r>
      <w:rPr>
        <w:rStyle w:val="ab"/>
      </w:rPr>
      <w:instrText xml:space="preserve">PAGE  </w:instrText>
    </w:r>
    <w:r>
      <w:rPr>
        <w:rStyle w:val="ab"/>
      </w:rPr>
      <w:fldChar w:fldCharType="end"/>
    </w:r>
  </w:p>
  <w:p w14:paraId="32ADAB20" w14:textId="77777777" w:rsidR="003F6BFD" w:rsidRDefault="003F6BFD">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2087C" w14:textId="77777777" w:rsidR="003F6BFD" w:rsidRDefault="003F6BFD">
    <w:pPr>
      <w:pStyle w:val="a7"/>
      <w:framePr w:wrap="around" w:vAnchor="text" w:hAnchor="margin" w:xAlign="center" w:y="1"/>
      <w:rPr>
        <w:rStyle w:val="ab"/>
      </w:rPr>
    </w:pPr>
    <w:r>
      <w:rPr>
        <w:rStyle w:val="ab"/>
      </w:rPr>
      <w:fldChar w:fldCharType="begin"/>
    </w:r>
    <w:r>
      <w:rPr>
        <w:rStyle w:val="ab"/>
      </w:rPr>
      <w:instrText xml:space="preserve">PAGE  </w:instrText>
    </w:r>
    <w:r>
      <w:rPr>
        <w:rStyle w:val="ab"/>
      </w:rPr>
      <w:fldChar w:fldCharType="separate"/>
    </w:r>
    <w:r>
      <w:rPr>
        <w:rStyle w:val="ab"/>
        <w:noProof/>
      </w:rPr>
      <w:t>27</w:t>
    </w:r>
    <w:r>
      <w:rPr>
        <w:rStyle w:val="ab"/>
      </w:rPr>
      <w:fldChar w:fldCharType="end"/>
    </w:r>
  </w:p>
  <w:p w14:paraId="45BC3ACA" w14:textId="77777777" w:rsidR="003F6BFD" w:rsidRDefault="003F6BFD">
    <w:pPr>
      <w:pStyle w:val="a7"/>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5117A6" w14:textId="77777777" w:rsidR="003F6BFD" w:rsidRDefault="003F6BFD" w:rsidP="008523D7">
    <w:pPr>
      <w:pStyle w:val="a7"/>
      <w:jc w:val="center"/>
    </w:pPr>
    <w:r>
      <w:rPr>
        <w:rStyle w:val="ab"/>
      </w:rPr>
      <w:fldChar w:fldCharType="begin"/>
    </w:r>
    <w:r>
      <w:rPr>
        <w:rStyle w:val="ab"/>
      </w:rPr>
      <w:instrText xml:space="preserve"> PAGE </w:instrText>
    </w:r>
    <w:r>
      <w:rPr>
        <w:rStyle w:val="ab"/>
      </w:rPr>
      <w:fldChar w:fldCharType="separate"/>
    </w:r>
    <w:r>
      <w:rPr>
        <w:rStyle w:val="ab"/>
        <w:noProof/>
      </w:rPr>
      <w:t>18</w:t>
    </w:r>
    <w:r>
      <w:rPr>
        <w:rStyle w:val="a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9D79F1" w14:textId="77777777" w:rsidR="00BD1C69" w:rsidRDefault="00BD1C69">
      <w:r>
        <w:separator/>
      </w:r>
    </w:p>
  </w:footnote>
  <w:footnote w:type="continuationSeparator" w:id="0">
    <w:p w14:paraId="3EE4DCE2" w14:textId="77777777" w:rsidR="00BD1C69" w:rsidRDefault="00BD1C6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9114F" w14:textId="77777777" w:rsidR="003F6BFD" w:rsidRDefault="003F6BFD">
    <w:pPr>
      <w:pStyle w:val="a6"/>
      <w:jc w:val="right"/>
      <w:rPr>
        <w:b/>
        <w:i/>
      </w:rPr>
    </w:pPr>
    <w:r>
      <w:rPr>
        <w:rFonts w:hint="eastAsia"/>
        <w:b/>
        <w:i/>
      </w:rPr>
      <w:t>Suzuki Y.,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123F1B" w14:textId="77777777" w:rsidR="003F6BFD" w:rsidRDefault="003F6BFD" w:rsidP="008523D7">
    <w:pPr>
      <w:pStyle w:val="a6"/>
      <w:jc w:val="right"/>
    </w:pPr>
    <w:r>
      <w:rPr>
        <w:rFonts w:hint="eastAsia"/>
      </w:rPr>
      <w:t xml:space="preserve">                                                        </w:t>
    </w:r>
    <w:r>
      <w:t xml:space="preserve"> </w:t>
    </w:r>
    <w:r>
      <w:rPr>
        <w:rFonts w:hint="eastAsia"/>
        <w:b/>
        <w:i/>
      </w:rPr>
      <w:t>Suzuki Y., et al</w:t>
    </w:r>
    <w:r>
      <w:rPr>
        <w:b/>
        <w:i/>
      </w:rPr>
      <w:t>.</w:t>
    </w:r>
    <w:r>
      <w:rPr>
        <w:rFonts w:hint="eastAsia"/>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51082CD6"/>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F64ACC"/>
    <w:multiLevelType w:val="hybridMultilevel"/>
    <w:tmpl w:val="5F768F72"/>
    <w:lvl w:ilvl="0" w:tplc="767C13B4">
      <w:numFmt w:val="bullet"/>
      <w:suff w:val="space"/>
      <w:lvlText w:val="●"/>
      <w:lvlJc w:val="left"/>
      <w:pPr>
        <w:ind w:left="240" w:hanging="240"/>
      </w:pPr>
      <w:rPr>
        <w:rFonts w:ascii="平成明朝" w:eastAsia="平成明朝" w:hAnsi="Times" w:hint="eastAsia"/>
      </w:rPr>
    </w:lvl>
    <w:lvl w:ilvl="1" w:tplc="4C8E3A06" w:tentative="1">
      <w:start w:val="1"/>
      <w:numFmt w:val="bullet"/>
      <w:lvlText w:val=""/>
      <w:lvlJc w:val="left"/>
      <w:pPr>
        <w:tabs>
          <w:tab w:val="num" w:pos="960"/>
        </w:tabs>
        <w:ind w:left="960" w:hanging="480"/>
      </w:pPr>
      <w:rPr>
        <w:rFonts w:ascii="Wingdings" w:hAnsi="Wingdings" w:hint="default"/>
      </w:rPr>
    </w:lvl>
    <w:lvl w:ilvl="2" w:tplc="7AD47CC6" w:tentative="1">
      <w:start w:val="1"/>
      <w:numFmt w:val="bullet"/>
      <w:lvlText w:val=""/>
      <w:lvlJc w:val="left"/>
      <w:pPr>
        <w:tabs>
          <w:tab w:val="num" w:pos="1440"/>
        </w:tabs>
        <w:ind w:left="1440" w:hanging="480"/>
      </w:pPr>
      <w:rPr>
        <w:rFonts w:ascii="Wingdings" w:hAnsi="Wingdings" w:hint="default"/>
      </w:rPr>
    </w:lvl>
    <w:lvl w:ilvl="3" w:tplc="39E0B2F6" w:tentative="1">
      <w:start w:val="1"/>
      <w:numFmt w:val="bullet"/>
      <w:lvlText w:val=""/>
      <w:lvlJc w:val="left"/>
      <w:pPr>
        <w:tabs>
          <w:tab w:val="num" w:pos="1920"/>
        </w:tabs>
        <w:ind w:left="1920" w:hanging="480"/>
      </w:pPr>
      <w:rPr>
        <w:rFonts w:ascii="Wingdings" w:hAnsi="Wingdings" w:hint="default"/>
      </w:rPr>
    </w:lvl>
    <w:lvl w:ilvl="4" w:tplc="046843C6" w:tentative="1">
      <w:start w:val="1"/>
      <w:numFmt w:val="bullet"/>
      <w:lvlText w:val=""/>
      <w:lvlJc w:val="left"/>
      <w:pPr>
        <w:tabs>
          <w:tab w:val="num" w:pos="2400"/>
        </w:tabs>
        <w:ind w:left="2400" w:hanging="480"/>
      </w:pPr>
      <w:rPr>
        <w:rFonts w:ascii="Wingdings" w:hAnsi="Wingdings" w:hint="default"/>
      </w:rPr>
    </w:lvl>
    <w:lvl w:ilvl="5" w:tplc="71A2BD42" w:tentative="1">
      <w:start w:val="1"/>
      <w:numFmt w:val="bullet"/>
      <w:lvlText w:val=""/>
      <w:lvlJc w:val="left"/>
      <w:pPr>
        <w:tabs>
          <w:tab w:val="num" w:pos="2880"/>
        </w:tabs>
        <w:ind w:left="2880" w:hanging="480"/>
      </w:pPr>
      <w:rPr>
        <w:rFonts w:ascii="Wingdings" w:hAnsi="Wingdings" w:hint="default"/>
      </w:rPr>
    </w:lvl>
    <w:lvl w:ilvl="6" w:tplc="46741CF8" w:tentative="1">
      <w:start w:val="1"/>
      <w:numFmt w:val="bullet"/>
      <w:lvlText w:val=""/>
      <w:lvlJc w:val="left"/>
      <w:pPr>
        <w:tabs>
          <w:tab w:val="num" w:pos="3360"/>
        </w:tabs>
        <w:ind w:left="3360" w:hanging="480"/>
      </w:pPr>
      <w:rPr>
        <w:rFonts w:ascii="Wingdings" w:hAnsi="Wingdings" w:hint="default"/>
      </w:rPr>
    </w:lvl>
    <w:lvl w:ilvl="7" w:tplc="BD3C56D2" w:tentative="1">
      <w:start w:val="1"/>
      <w:numFmt w:val="bullet"/>
      <w:lvlText w:val=""/>
      <w:lvlJc w:val="left"/>
      <w:pPr>
        <w:tabs>
          <w:tab w:val="num" w:pos="3840"/>
        </w:tabs>
        <w:ind w:left="3840" w:hanging="480"/>
      </w:pPr>
      <w:rPr>
        <w:rFonts w:ascii="Wingdings" w:hAnsi="Wingdings" w:hint="default"/>
      </w:rPr>
    </w:lvl>
    <w:lvl w:ilvl="8" w:tplc="0CCEAA86" w:tentative="1">
      <w:start w:val="1"/>
      <w:numFmt w:val="bullet"/>
      <w:lvlText w:val=""/>
      <w:lvlJc w:val="left"/>
      <w:pPr>
        <w:tabs>
          <w:tab w:val="num" w:pos="4320"/>
        </w:tabs>
        <w:ind w:left="4320" w:hanging="480"/>
      </w:pPr>
      <w:rPr>
        <w:rFonts w:ascii="Wingdings" w:hAnsi="Wingdings" w:hint="default"/>
      </w:rPr>
    </w:lvl>
  </w:abstractNum>
  <w:abstractNum w:abstractNumId="2" w15:restartNumberingAfterBreak="0">
    <w:nsid w:val="09FE07E9"/>
    <w:multiLevelType w:val="hybridMultilevel"/>
    <w:tmpl w:val="5B1817BE"/>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 w15:restartNumberingAfterBreak="0">
    <w:nsid w:val="1493122D"/>
    <w:multiLevelType w:val="multilevel"/>
    <w:tmpl w:val="0F7C7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5452D62"/>
    <w:multiLevelType w:val="hybridMultilevel"/>
    <w:tmpl w:val="5C823BF8"/>
    <w:lvl w:ilvl="0" w:tplc="508C07E6">
      <w:start w:val="48"/>
      <w:numFmt w:val="bullet"/>
      <w:suff w:val="space"/>
      <w:lvlText w:val=""/>
      <w:lvlJc w:val="left"/>
      <w:pPr>
        <w:ind w:left="180" w:hanging="180"/>
      </w:pPr>
      <w:rPr>
        <w:rFonts w:ascii="Wingdings" w:eastAsia="平成明朝" w:hAnsi="Wingdings" w:hint="default"/>
      </w:rPr>
    </w:lvl>
    <w:lvl w:ilvl="1" w:tplc="000B0409" w:tentative="1">
      <w:start w:val="1"/>
      <w:numFmt w:val="bullet"/>
      <w:lvlText w:val=""/>
      <w:lvlJc w:val="left"/>
      <w:pPr>
        <w:tabs>
          <w:tab w:val="num" w:pos="960"/>
        </w:tabs>
        <w:ind w:left="960" w:hanging="480"/>
      </w:pPr>
      <w:rPr>
        <w:rFonts w:ascii="Wingdings" w:hAnsi="Wingdings" w:hint="default"/>
      </w:rPr>
    </w:lvl>
    <w:lvl w:ilvl="2" w:tplc="000D0409" w:tentative="1">
      <w:start w:val="1"/>
      <w:numFmt w:val="bullet"/>
      <w:lvlText w:val=""/>
      <w:lvlJc w:val="left"/>
      <w:pPr>
        <w:tabs>
          <w:tab w:val="num" w:pos="1440"/>
        </w:tabs>
        <w:ind w:left="1440" w:hanging="480"/>
      </w:pPr>
      <w:rPr>
        <w:rFonts w:ascii="Wingdings" w:hAnsi="Wingdings" w:hint="default"/>
      </w:rPr>
    </w:lvl>
    <w:lvl w:ilvl="3" w:tplc="00010409" w:tentative="1">
      <w:start w:val="1"/>
      <w:numFmt w:val="bullet"/>
      <w:lvlText w:val=""/>
      <w:lvlJc w:val="left"/>
      <w:pPr>
        <w:tabs>
          <w:tab w:val="num" w:pos="1920"/>
        </w:tabs>
        <w:ind w:left="1920" w:hanging="480"/>
      </w:pPr>
      <w:rPr>
        <w:rFonts w:ascii="Wingdings" w:hAnsi="Wingdings" w:hint="default"/>
      </w:rPr>
    </w:lvl>
    <w:lvl w:ilvl="4" w:tplc="000B0409" w:tentative="1">
      <w:start w:val="1"/>
      <w:numFmt w:val="bullet"/>
      <w:lvlText w:val=""/>
      <w:lvlJc w:val="left"/>
      <w:pPr>
        <w:tabs>
          <w:tab w:val="num" w:pos="2400"/>
        </w:tabs>
        <w:ind w:left="2400" w:hanging="480"/>
      </w:pPr>
      <w:rPr>
        <w:rFonts w:ascii="Wingdings" w:hAnsi="Wingdings" w:hint="default"/>
      </w:rPr>
    </w:lvl>
    <w:lvl w:ilvl="5" w:tplc="000D0409" w:tentative="1">
      <w:start w:val="1"/>
      <w:numFmt w:val="bullet"/>
      <w:lvlText w:val=""/>
      <w:lvlJc w:val="left"/>
      <w:pPr>
        <w:tabs>
          <w:tab w:val="num" w:pos="2880"/>
        </w:tabs>
        <w:ind w:left="2880" w:hanging="480"/>
      </w:pPr>
      <w:rPr>
        <w:rFonts w:ascii="Wingdings" w:hAnsi="Wingdings" w:hint="default"/>
      </w:rPr>
    </w:lvl>
    <w:lvl w:ilvl="6" w:tplc="00010409" w:tentative="1">
      <w:start w:val="1"/>
      <w:numFmt w:val="bullet"/>
      <w:lvlText w:val=""/>
      <w:lvlJc w:val="left"/>
      <w:pPr>
        <w:tabs>
          <w:tab w:val="num" w:pos="3360"/>
        </w:tabs>
        <w:ind w:left="3360" w:hanging="480"/>
      </w:pPr>
      <w:rPr>
        <w:rFonts w:ascii="Wingdings" w:hAnsi="Wingdings" w:hint="default"/>
      </w:rPr>
    </w:lvl>
    <w:lvl w:ilvl="7" w:tplc="000B0409" w:tentative="1">
      <w:start w:val="1"/>
      <w:numFmt w:val="bullet"/>
      <w:lvlText w:val=""/>
      <w:lvlJc w:val="left"/>
      <w:pPr>
        <w:tabs>
          <w:tab w:val="num" w:pos="3840"/>
        </w:tabs>
        <w:ind w:left="3840" w:hanging="480"/>
      </w:pPr>
      <w:rPr>
        <w:rFonts w:ascii="Wingdings" w:hAnsi="Wingdings" w:hint="default"/>
      </w:rPr>
    </w:lvl>
    <w:lvl w:ilvl="8" w:tplc="000D0409" w:tentative="1">
      <w:start w:val="1"/>
      <w:numFmt w:val="bullet"/>
      <w:lvlText w:val=""/>
      <w:lvlJc w:val="left"/>
      <w:pPr>
        <w:tabs>
          <w:tab w:val="num" w:pos="4320"/>
        </w:tabs>
        <w:ind w:left="4320" w:hanging="480"/>
      </w:pPr>
      <w:rPr>
        <w:rFonts w:ascii="Wingdings" w:hAnsi="Wingdings" w:hint="default"/>
      </w:rPr>
    </w:lvl>
  </w:abstractNum>
  <w:abstractNum w:abstractNumId="5" w15:restartNumberingAfterBreak="0">
    <w:nsid w:val="1C186E0E"/>
    <w:multiLevelType w:val="multilevel"/>
    <w:tmpl w:val="ABB24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FD863D5"/>
    <w:multiLevelType w:val="hybridMultilevel"/>
    <w:tmpl w:val="85ACB58C"/>
    <w:lvl w:ilvl="0" w:tplc="7E481878">
      <w:start w:val="18"/>
      <w:numFmt w:val="decimal"/>
      <w:suff w:val="space"/>
      <w:lvlText w:val="%1."/>
      <w:lvlJc w:val="left"/>
      <w:pPr>
        <w:ind w:left="304" w:hanging="304"/>
      </w:pPr>
      <w:rPr>
        <w:rFonts w:hint="default"/>
      </w:rPr>
    </w:lvl>
    <w:lvl w:ilvl="1" w:tplc="362A3212" w:tentative="1">
      <w:start w:val="1"/>
      <w:numFmt w:val="aiueoFullWidth"/>
      <w:lvlText w:val="(%2)"/>
      <w:lvlJc w:val="left"/>
      <w:pPr>
        <w:tabs>
          <w:tab w:val="num" w:pos="960"/>
        </w:tabs>
        <w:ind w:left="960" w:hanging="480"/>
      </w:pPr>
    </w:lvl>
    <w:lvl w:ilvl="2" w:tplc="4E129FD8" w:tentative="1">
      <w:start w:val="1"/>
      <w:numFmt w:val="decimalEnclosedCircle"/>
      <w:lvlText w:val="%3"/>
      <w:lvlJc w:val="left"/>
      <w:pPr>
        <w:tabs>
          <w:tab w:val="num" w:pos="1440"/>
        </w:tabs>
        <w:ind w:left="1440" w:hanging="480"/>
      </w:pPr>
    </w:lvl>
    <w:lvl w:ilvl="3" w:tplc="B028874E" w:tentative="1">
      <w:start w:val="1"/>
      <w:numFmt w:val="decimal"/>
      <w:lvlText w:val="%4."/>
      <w:lvlJc w:val="left"/>
      <w:pPr>
        <w:tabs>
          <w:tab w:val="num" w:pos="1920"/>
        </w:tabs>
        <w:ind w:left="1920" w:hanging="480"/>
      </w:pPr>
    </w:lvl>
    <w:lvl w:ilvl="4" w:tplc="613A72F8" w:tentative="1">
      <w:start w:val="1"/>
      <w:numFmt w:val="aiueoFullWidth"/>
      <w:lvlText w:val="(%5)"/>
      <w:lvlJc w:val="left"/>
      <w:pPr>
        <w:tabs>
          <w:tab w:val="num" w:pos="2400"/>
        </w:tabs>
        <w:ind w:left="2400" w:hanging="480"/>
      </w:pPr>
    </w:lvl>
    <w:lvl w:ilvl="5" w:tplc="394C8650" w:tentative="1">
      <w:start w:val="1"/>
      <w:numFmt w:val="decimalEnclosedCircle"/>
      <w:lvlText w:val="%6"/>
      <w:lvlJc w:val="left"/>
      <w:pPr>
        <w:tabs>
          <w:tab w:val="num" w:pos="2880"/>
        </w:tabs>
        <w:ind w:left="2880" w:hanging="480"/>
      </w:pPr>
    </w:lvl>
    <w:lvl w:ilvl="6" w:tplc="0FC8C0DC" w:tentative="1">
      <w:start w:val="1"/>
      <w:numFmt w:val="decimal"/>
      <w:lvlText w:val="%7."/>
      <w:lvlJc w:val="left"/>
      <w:pPr>
        <w:tabs>
          <w:tab w:val="num" w:pos="3360"/>
        </w:tabs>
        <w:ind w:left="3360" w:hanging="480"/>
      </w:pPr>
    </w:lvl>
    <w:lvl w:ilvl="7" w:tplc="4FC4800E" w:tentative="1">
      <w:start w:val="1"/>
      <w:numFmt w:val="aiueoFullWidth"/>
      <w:lvlText w:val="(%8)"/>
      <w:lvlJc w:val="left"/>
      <w:pPr>
        <w:tabs>
          <w:tab w:val="num" w:pos="3840"/>
        </w:tabs>
        <w:ind w:left="3840" w:hanging="480"/>
      </w:pPr>
    </w:lvl>
    <w:lvl w:ilvl="8" w:tplc="F9DCFF1A" w:tentative="1">
      <w:start w:val="1"/>
      <w:numFmt w:val="decimalEnclosedCircle"/>
      <w:lvlText w:val="%9"/>
      <w:lvlJc w:val="left"/>
      <w:pPr>
        <w:tabs>
          <w:tab w:val="num" w:pos="4320"/>
        </w:tabs>
        <w:ind w:left="4320" w:hanging="480"/>
      </w:pPr>
    </w:lvl>
  </w:abstractNum>
  <w:abstractNum w:abstractNumId="7" w15:restartNumberingAfterBreak="0">
    <w:nsid w:val="226F3D2C"/>
    <w:multiLevelType w:val="hybridMultilevel"/>
    <w:tmpl w:val="105047FC"/>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8" w15:restartNumberingAfterBreak="0">
    <w:nsid w:val="240D3EA1"/>
    <w:multiLevelType w:val="hybridMultilevel"/>
    <w:tmpl w:val="AA0E4F38"/>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15:restartNumberingAfterBreak="0">
    <w:nsid w:val="278562D8"/>
    <w:multiLevelType w:val="multilevel"/>
    <w:tmpl w:val="916E8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8CC5C29"/>
    <w:multiLevelType w:val="hybridMultilevel"/>
    <w:tmpl w:val="8B3864CA"/>
    <w:lvl w:ilvl="0" w:tplc="19BC90F0">
      <w:start w:val="15"/>
      <w:numFmt w:val="decimal"/>
      <w:lvlText w:val="%1."/>
      <w:lvlJc w:val="left"/>
      <w:pPr>
        <w:tabs>
          <w:tab w:val="num" w:pos="660"/>
        </w:tabs>
        <w:ind w:left="660" w:hanging="660"/>
      </w:pPr>
      <w:rPr>
        <w:rFonts w:hint="default"/>
      </w:rPr>
    </w:lvl>
    <w:lvl w:ilvl="1" w:tplc="C40C7900" w:tentative="1">
      <w:start w:val="1"/>
      <w:numFmt w:val="aiueoFullWidth"/>
      <w:lvlText w:val="(%2)"/>
      <w:lvlJc w:val="left"/>
      <w:pPr>
        <w:tabs>
          <w:tab w:val="num" w:pos="960"/>
        </w:tabs>
        <w:ind w:left="960" w:hanging="480"/>
      </w:pPr>
    </w:lvl>
    <w:lvl w:ilvl="2" w:tplc="79D6A95A" w:tentative="1">
      <w:start w:val="1"/>
      <w:numFmt w:val="decimalEnclosedCircle"/>
      <w:lvlText w:val="%3"/>
      <w:lvlJc w:val="left"/>
      <w:pPr>
        <w:tabs>
          <w:tab w:val="num" w:pos="1440"/>
        </w:tabs>
        <w:ind w:left="1440" w:hanging="480"/>
      </w:pPr>
    </w:lvl>
    <w:lvl w:ilvl="3" w:tplc="91DAE5FE" w:tentative="1">
      <w:start w:val="1"/>
      <w:numFmt w:val="decimal"/>
      <w:lvlText w:val="%4."/>
      <w:lvlJc w:val="left"/>
      <w:pPr>
        <w:tabs>
          <w:tab w:val="num" w:pos="1920"/>
        </w:tabs>
        <w:ind w:left="1920" w:hanging="480"/>
      </w:pPr>
    </w:lvl>
    <w:lvl w:ilvl="4" w:tplc="D0C2596E" w:tentative="1">
      <w:start w:val="1"/>
      <w:numFmt w:val="aiueoFullWidth"/>
      <w:lvlText w:val="(%5)"/>
      <w:lvlJc w:val="left"/>
      <w:pPr>
        <w:tabs>
          <w:tab w:val="num" w:pos="2400"/>
        </w:tabs>
        <w:ind w:left="2400" w:hanging="480"/>
      </w:pPr>
    </w:lvl>
    <w:lvl w:ilvl="5" w:tplc="5B9CE886" w:tentative="1">
      <w:start w:val="1"/>
      <w:numFmt w:val="decimalEnclosedCircle"/>
      <w:lvlText w:val="%6"/>
      <w:lvlJc w:val="left"/>
      <w:pPr>
        <w:tabs>
          <w:tab w:val="num" w:pos="2880"/>
        </w:tabs>
        <w:ind w:left="2880" w:hanging="480"/>
      </w:pPr>
    </w:lvl>
    <w:lvl w:ilvl="6" w:tplc="E0A25FF2" w:tentative="1">
      <w:start w:val="1"/>
      <w:numFmt w:val="decimal"/>
      <w:lvlText w:val="%7."/>
      <w:lvlJc w:val="left"/>
      <w:pPr>
        <w:tabs>
          <w:tab w:val="num" w:pos="3360"/>
        </w:tabs>
        <w:ind w:left="3360" w:hanging="480"/>
      </w:pPr>
    </w:lvl>
    <w:lvl w:ilvl="7" w:tplc="2334DDA0" w:tentative="1">
      <w:start w:val="1"/>
      <w:numFmt w:val="aiueoFullWidth"/>
      <w:lvlText w:val="(%8)"/>
      <w:lvlJc w:val="left"/>
      <w:pPr>
        <w:tabs>
          <w:tab w:val="num" w:pos="3840"/>
        </w:tabs>
        <w:ind w:left="3840" w:hanging="480"/>
      </w:pPr>
    </w:lvl>
    <w:lvl w:ilvl="8" w:tplc="CDB2B938" w:tentative="1">
      <w:start w:val="1"/>
      <w:numFmt w:val="decimalEnclosedCircle"/>
      <w:lvlText w:val="%9"/>
      <w:lvlJc w:val="left"/>
      <w:pPr>
        <w:tabs>
          <w:tab w:val="num" w:pos="4320"/>
        </w:tabs>
        <w:ind w:left="4320" w:hanging="480"/>
      </w:pPr>
    </w:lvl>
  </w:abstractNum>
  <w:abstractNum w:abstractNumId="11" w15:restartNumberingAfterBreak="0">
    <w:nsid w:val="29027762"/>
    <w:multiLevelType w:val="hybridMultilevel"/>
    <w:tmpl w:val="963E3D4A"/>
    <w:lvl w:ilvl="0" w:tplc="9A18F9DC">
      <w:start w:val="1"/>
      <w:numFmt w:val="decimal"/>
      <w:lvlText w:val="%1"/>
      <w:lvlJc w:val="left"/>
      <w:pPr>
        <w:tabs>
          <w:tab w:val="num" w:pos="720"/>
        </w:tabs>
        <w:ind w:left="720" w:hanging="720"/>
      </w:pPr>
      <w:rPr>
        <w:rFonts w:hint="eastAsia"/>
      </w:rPr>
    </w:lvl>
    <w:lvl w:ilvl="1" w:tplc="1004BFB6" w:tentative="1">
      <w:start w:val="1"/>
      <w:numFmt w:val="aiueoFullWidth"/>
      <w:lvlText w:val="(%2)"/>
      <w:lvlJc w:val="left"/>
      <w:pPr>
        <w:tabs>
          <w:tab w:val="num" w:pos="960"/>
        </w:tabs>
        <w:ind w:left="960" w:hanging="480"/>
      </w:pPr>
    </w:lvl>
    <w:lvl w:ilvl="2" w:tplc="248EAD06" w:tentative="1">
      <w:start w:val="1"/>
      <w:numFmt w:val="decimalEnclosedCircle"/>
      <w:lvlText w:val="%3"/>
      <w:lvlJc w:val="left"/>
      <w:pPr>
        <w:tabs>
          <w:tab w:val="num" w:pos="1440"/>
        </w:tabs>
        <w:ind w:left="1440" w:hanging="480"/>
      </w:pPr>
    </w:lvl>
    <w:lvl w:ilvl="3" w:tplc="3B6E6FDC" w:tentative="1">
      <w:start w:val="1"/>
      <w:numFmt w:val="decimal"/>
      <w:lvlText w:val="%4."/>
      <w:lvlJc w:val="left"/>
      <w:pPr>
        <w:tabs>
          <w:tab w:val="num" w:pos="1920"/>
        </w:tabs>
        <w:ind w:left="1920" w:hanging="480"/>
      </w:pPr>
    </w:lvl>
    <w:lvl w:ilvl="4" w:tplc="CDFCE528" w:tentative="1">
      <w:start w:val="1"/>
      <w:numFmt w:val="aiueoFullWidth"/>
      <w:lvlText w:val="(%5)"/>
      <w:lvlJc w:val="left"/>
      <w:pPr>
        <w:tabs>
          <w:tab w:val="num" w:pos="2400"/>
        </w:tabs>
        <w:ind w:left="2400" w:hanging="480"/>
      </w:pPr>
    </w:lvl>
    <w:lvl w:ilvl="5" w:tplc="F6023D04" w:tentative="1">
      <w:start w:val="1"/>
      <w:numFmt w:val="decimalEnclosedCircle"/>
      <w:lvlText w:val="%6"/>
      <w:lvlJc w:val="left"/>
      <w:pPr>
        <w:tabs>
          <w:tab w:val="num" w:pos="2880"/>
        </w:tabs>
        <w:ind w:left="2880" w:hanging="480"/>
      </w:pPr>
    </w:lvl>
    <w:lvl w:ilvl="6" w:tplc="207EDBEC" w:tentative="1">
      <w:start w:val="1"/>
      <w:numFmt w:val="decimal"/>
      <w:lvlText w:val="%7."/>
      <w:lvlJc w:val="left"/>
      <w:pPr>
        <w:tabs>
          <w:tab w:val="num" w:pos="3360"/>
        </w:tabs>
        <w:ind w:left="3360" w:hanging="480"/>
      </w:pPr>
    </w:lvl>
    <w:lvl w:ilvl="7" w:tplc="96F821EE" w:tentative="1">
      <w:start w:val="1"/>
      <w:numFmt w:val="aiueoFullWidth"/>
      <w:lvlText w:val="(%8)"/>
      <w:lvlJc w:val="left"/>
      <w:pPr>
        <w:tabs>
          <w:tab w:val="num" w:pos="3840"/>
        </w:tabs>
        <w:ind w:left="3840" w:hanging="480"/>
      </w:pPr>
    </w:lvl>
    <w:lvl w:ilvl="8" w:tplc="2410F4C2" w:tentative="1">
      <w:start w:val="1"/>
      <w:numFmt w:val="decimalEnclosedCircle"/>
      <w:lvlText w:val="%9"/>
      <w:lvlJc w:val="left"/>
      <w:pPr>
        <w:tabs>
          <w:tab w:val="num" w:pos="4320"/>
        </w:tabs>
        <w:ind w:left="4320" w:hanging="480"/>
      </w:pPr>
    </w:lvl>
  </w:abstractNum>
  <w:abstractNum w:abstractNumId="12" w15:restartNumberingAfterBreak="0">
    <w:nsid w:val="290C5DE5"/>
    <w:multiLevelType w:val="hybridMultilevel"/>
    <w:tmpl w:val="B442D628"/>
    <w:lvl w:ilvl="0" w:tplc="04090003">
      <w:start w:val="1"/>
      <w:numFmt w:val="bullet"/>
      <w:lvlText w:val=""/>
      <w:lvlJc w:val="left"/>
      <w:pPr>
        <w:ind w:left="701" w:hanging="420"/>
      </w:pPr>
      <w:rPr>
        <w:rFonts w:ascii="Wingdings" w:hAnsi="Wingdings" w:hint="default"/>
      </w:rPr>
    </w:lvl>
    <w:lvl w:ilvl="1" w:tplc="0409000B" w:tentative="1">
      <w:start w:val="1"/>
      <w:numFmt w:val="bullet"/>
      <w:lvlText w:val=""/>
      <w:lvlJc w:val="left"/>
      <w:pPr>
        <w:ind w:left="1121" w:hanging="420"/>
      </w:pPr>
      <w:rPr>
        <w:rFonts w:ascii="Wingdings" w:hAnsi="Wingdings" w:hint="default"/>
      </w:rPr>
    </w:lvl>
    <w:lvl w:ilvl="2" w:tplc="0409000D" w:tentative="1">
      <w:start w:val="1"/>
      <w:numFmt w:val="bullet"/>
      <w:lvlText w:val=""/>
      <w:lvlJc w:val="left"/>
      <w:pPr>
        <w:ind w:left="1541" w:hanging="420"/>
      </w:pPr>
      <w:rPr>
        <w:rFonts w:ascii="Wingdings" w:hAnsi="Wingdings" w:hint="default"/>
      </w:rPr>
    </w:lvl>
    <w:lvl w:ilvl="3" w:tplc="04090001" w:tentative="1">
      <w:start w:val="1"/>
      <w:numFmt w:val="bullet"/>
      <w:lvlText w:val=""/>
      <w:lvlJc w:val="left"/>
      <w:pPr>
        <w:ind w:left="1961" w:hanging="420"/>
      </w:pPr>
      <w:rPr>
        <w:rFonts w:ascii="Wingdings" w:hAnsi="Wingdings" w:hint="default"/>
      </w:rPr>
    </w:lvl>
    <w:lvl w:ilvl="4" w:tplc="0409000B" w:tentative="1">
      <w:start w:val="1"/>
      <w:numFmt w:val="bullet"/>
      <w:lvlText w:val=""/>
      <w:lvlJc w:val="left"/>
      <w:pPr>
        <w:ind w:left="2381" w:hanging="420"/>
      </w:pPr>
      <w:rPr>
        <w:rFonts w:ascii="Wingdings" w:hAnsi="Wingdings" w:hint="default"/>
      </w:rPr>
    </w:lvl>
    <w:lvl w:ilvl="5" w:tplc="0409000D" w:tentative="1">
      <w:start w:val="1"/>
      <w:numFmt w:val="bullet"/>
      <w:lvlText w:val=""/>
      <w:lvlJc w:val="left"/>
      <w:pPr>
        <w:ind w:left="2801" w:hanging="420"/>
      </w:pPr>
      <w:rPr>
        <w:rFonts w:ascii="Wingdings" w:hAnsi="Wingdings" w:hint="default"/>
      </w:rPr>
    </w:lvl>
    <w:lvl w:ilvl="6" w:tplc="04090001" w:tentative="1">
      <w:start w:val="1"/>
      <w:numFmt w:val="bullet"/>
      <w:lvlText w:val=""/>
      <w:lvlJc w:val="left"/>
      <w:pPr>
        <w:ind w:left="3221" w:hanging="420"/>
      </w:pPr>
      <w:rPr>
        <w:rFonts w:ascii="Wingdings" w:hAnsi="Wingdings" w:hint="default"/>
      </w:rPr>
    </w:lvl>
    <w:lvl w:ilvl="7" w:tplc="0409000B" w:tentative="1">
      <w:start w:val="1"/>
      <w:numFmt w:val="bullet"/>
      <w:lvlText w:val=""/>
      <w:lvlJc w:val="left"/>
      <w:pPr>
        <w:ind w:left="3641" w:hanging="420"/>
      </w:pPr>
      <w:rPr>
        <w:rFonts w:ascii="Wingdings" w:hAnsi="Wingdings" w:hint="default"/>
      </w:rPr>
    </w:lvl>
    <w:lvl w:ilvl="8" w:tplc="0409000D" w:tentative="1">
      <w:start w:val="1"/>
      <w:numFmt w:val="bullet"/>
      <w:lvlText w:val=""/>
      <w:lvlJc w:val="left"/>
      <w:pPr>
        <w:ind w:left="4061" w:hanging="420"/>
      </w:pPr>
      <w:rPr>
        <w:rFonts w:ascii="Wingdings" w:hAnsi="Wingdings" w:hint="default"/>
      </w:rPr>
    </w:lvl>
  </w:abstractNum>
  <w:abstractNum w:abstractNumId="13" w15:restartNumberingAfterBreak="0">
    <w:nsid w:val="31F66F84"/>
    <w:multiLevelType w:val="hybridMultilevel"/>
    <w:tmpl w:val="B9CEAE86"/>
    <w:lvl w:ilvl="0" w:tplc="04090001">
      <w:start w:val="1"/>
      <w:numFmt w:val="bullet"/>
      <w:lvlText w:val=""/>
      <w:lvlJc w:val="left"/>
      <w:pPr>
        <w:ind w:left="838" w:hanging="360"/>
      </w:pPr>
      <w:rPr>
        <w:rFonts w:ascii="Symbol" w:hAnsi="Symbol" w:hint="default"/>
      </w:rPr>
    </w:lvl>
    <w:lvl w:ilvl="1" w:tplc="04090003" w:tentative="1">
      <w:start w:val="1"/>
      <w:numFmt w:val="bullet"/>
      <w:lvlText w:val="o"/>
      <w:lvlJc w:val="left"/>
      <w:pPr>
        <w:ind w:left="1558" w:hanging="360"/>
      </w:pPr>
      <w:rPr>
        <w:rFonts w:ascii="Courier New" w:hAnsi="Courier New" w:cs="Courier New" w:hint="default"/>
      </w:rPr>
    </w:lvl>
    <w:lvl w:ilvl="2" w:tplc="04090005" w:tentative="1">
      <w:start w:val="1"/>
      <w:numFmt w:val="bullet"/>
      <w:lvlText w:val=""/>
      <w:lvlJc w:val="left"/>
      <w:pPr>
        <w:ind w:left="2278" w:hanging="360"/>
      </w:pPr>
      <w:rPr>
        <w:rFonts w:ascii="Wingdings" w:hAnsi="Wingdings" w:hint="default"/>
      </w:rPr>
    </w:lvl>
    <w:lvl w:ilvl="3" w:tplc="04090001" w:tentative="1">
      <w:start w:val="1"/>
      <w:numFmt w:val="bullet"/>
      <w:lvlText w:val=""/>
      <w:lvlJc w:val="left"/>
      <w:pPr>
        <w:ind w:left="2998" w:hanging="360"/>
      </w:pPr>
      <w:rPr>
        <w:rFonts w:ascii="Symbol" w:hAnsi="Symbol" w:hint="default"/>
      </w:rPr>
    </w:lvl>
    <w:lvl w:ilvl="4" w:tplc="04090003" w:tentative="1">
      <w:start w:val="1"/>
      <w:numFmt w:val="bullet"/>
      <w:lvlText w:val="o"/>
      <w:lvlJc w:val="left"/>
      <w:pPr>
        <w:ind w:left="3718" w:hanging="360"/>
      </w:pPr>
      <w:rPr>
        <w:rFonts w:ascii="Courier New" w:hAnsi="Courier New" w:cs="Courier New" w:hint="default"/>
      </w:rPr>
    </w:lvl>
    <w:lvl w:ilvl="5" w:tplc="04090005" w:tentative="1">
      <w:start w:val="1"/>
      <w:numFmt w:val="bullet"/>
      <w:lvlText w:val=""/>
      <w:lvlJc w:val="left"/>
      <w:pPr>
        <w:ind w:left="4438" w:hanging="360"/>
      </w:pPr>
      <w:rPr>
        <w:rFonts w:ascii="Wingdings" w:hAnsi="Wingdings" w:hint="default"/>
      </w:rPr>
    </w:lvl>
    <w:lvl w:ilvl="6" w:tplc="04090001" w:tentative="1">
      <w:start w:val="1"/>
      <w:numFmt w:val="bullet"/>
      <w:lvlText w:val=""/>
      <w:lvlJc w:val="left"/>
      <w:pPr>
        <w:ind w:left="5158" w:hanging="360"/>
      </w:pPr>
      <w:rPr>
        <w:rFonts w:ascii="Symbol" w:hAnsi="Symbol" w:hint="default"/>
      </w:rPr>
    </w:lvl>
    <w:lvl w:ilvl="7" w:tplc="04090003" w:tentative="1">
      <w:start w:val="1"/>
      <w:numFmt w:val="bullet"/>
      <w:lvlText w:val="o"/>
      <w:lvlJc w:val="left"/>
      <w:pPr>
        <w:ind w:left="5878" w:hanging="360"/>
      </w:pPr>
      <w:rPr>
        <w:rFonts w:ascii="Courier New" w:hAnsi="Courier New" w:cs="Courier New" w:hint="default"/>
      </w:rPr>
    </w:lvl>
    <w:lvl w:ilvl="8" w:tplc="04090005" w:tentative="1">
      <w:start w:val="1"/>
      <w:numFmt w:val="bullet"/>
      <w:lvlText w:val=""/>
      <w:lvlJc w:val="left"/>
      <w:pPr>
        <w:ind w:left="6598" w:hanging="360"/>
      </w:pPr>
      <w:rPr>
        <w:rFonts w:ascii="Wingdings" w:hAnsi="Wingdings" w:hint="default"/>
      </w:rPr>
    </w:lvl>
  </w:abstractNum>
  <w:abstractNum w:abstractNumId="14" w15:restartNumberingAfterBreak="0">
    <w:nsid w:val="45951EA2"/>
    <w:multiLevelType w:val="hybridMultilevel"/>
    <w:tmpl w:val="3ABEFB04"/>
    <w:lvl w:ilvl="0" w:tplc="0E0AFF26">
      <w:start w:val="1"/>
      <w:numFmt w:val="decimal"/>
      <w:lvlText w:val="%1."/>
      <w:lvlJc w:val="left"/>
      <w:pPr>
        <w:ind w:left="360" w:hanging="360"/>
      </w:pPr>
      <w:rPr>
        <w:rFonts w:hint="default"/>
      </w:rPr>
    </w:lvl>
    <w:lvl w:ilvl="1" w:tplc="E32C900A" w:tentative="1">
      <w:start w:val="1"/>
      <w:numFmt w:val="aiueoFullWidth"/>
      <w:lvlText w:val="(%2)"/>
      <w:lvlJc w:val="left"/>
      <w:pPr>
        <w:ind w:left="840" w:hanging="420"/>
      </w:pPr>
    </w:lvl>
    <w:lvl w:ilvl="2" w:tplc="4964E8AE" w:tentative="1">
      <w:start w:val="1"/>
      <w:numFmt w:val="decimalEnclosedCircle"/>
      <w:lvlText w:val="%3"/>
      <w:lvlJc w:val="left"/>
      <w:pPr>
        <w:ind w:left="1260" w:hanging="420"/>
      </w:pPr>
    </w:lvl>
    <w:lvl w:ilvl="3" w:tplc="0EC6440E" w:tentative="1">
      <w:start w:val="1"/>
      <w:numFmt w:val="decimal"/>
      <w:lvlText w:val="%4."/>
      <w:lvlJc w:val="left"/>
      <w:pPr>
        <w:ind w:left="1680" w:hanging="420"/>
      </w:pPr>
    </w:lvl>
    <w:lvl w:ilvl="4" w:tplc="5AF6EA20" w:tentative="1">
      <w:start w:val="1"/>
      <w:numFmt w:val="aiueoFullWidth"/>
      <w:lvlText w:val="(%5)"/>
      <w:lvlJc w:val="left"/>
      <w:pPr>
        <w:ind w:left="2100" w:hanging="420"/>
      </w:pPr>
    </w:lvl>
    <w:lvl w:ilvl="5" w:tplc="6BBC99DA" w:tentative="1">
      <w:start w:val="1"/>
      <w:numFmt w:val="decimalEnclosedCircle"/>
      <w:lvlText w:val="%6"/>
      <w:lvlJc w:val="left"/>
      <w:pPr>
        <w:ind w:left="2520" w:hanging="420"/>
      </w:pPr>
    </w:lvl>
    <w:lvl w:ilvl="6" w:tplc="DBBC6D0E" w:tentative="1">
      <w:start w:val="1"/>
      <w:numFmt w:val="decimal"/>
      <w:lvlText w:val="%7."/>
      <w:lvlJc w:val="left"/>
      <w:pPr>
        <w:ind w:left="2940" w:hanging="420"/>
      </w:pPr>
    </w:lvl>
    <w:lvl w:ilvl="7" w:tplc="3F1A19B6" w:tentative="1">
      <w:start w:val="1"/>
      <w:numFmt w:val="aiueoFullWidth"/>
      <w:lvlText w:val="(%8)"/>
      <w:lvlJc w:val="left"/>
      <w:pPr>
        <w:ind w:left="3360" w:hanging="420"/>
      </w:pPr>
    </w:lvl>
    <w:lvl w:ilvl="8" w:tplc="BBB47E1C" w:tentative="1">
      <w:start w:val="1"/>
      <w:numFmt w:val="decimalEnclosedCircle"/>
      <w:lvlText w:val="%9"/>
      <w:lvlJc w:val="left"/>
      <w:pPr>
        <w:ind w:left="3780" w:hanging="420"/>
      </w:pPr>
    </w:lvl>
  </w:abstractNum>
  <w:abstractNum w:abstractNumId="15" w15:restartNumberingAfterBreak="0">
    <w:nsid w:val="461D0CA5"/>
    <w:multiLevelType w:val="hybridMultilevel"/>
    <w:tmpl w:val="41CCA250"/>
    <w:lvl w:ilvl="0" w:tplc="92D67F78">
      <w:start w:val="15"/>
      <w:numFmt w:val="decimal"/>
      <w:lvlText w:val="%1."/>
      <w:lvlJc w:val="left"/>
      <w:pPr>
        <w:tabs>
          <w:tab w:val="num" w:pos="780"/>
        </w:tabs>
        <w:ind w:left="780" w:hanging="780"/>
      </w:pPr>
      <w:rPr>
        <w:rFonts w:hint="default"/>
      </w:rPr>
    </w:lvl>
    <w:lvl w:ilvl="1" w:tplc="889AEC28" w:tentative="1">
      <w:start w:val="1"/>
      <w:numFmt w:val="aiueoFullWidth"/>
      <w:lvlText w:val="(%2)"/>
      <w:lvlJc w:val="left"/>
      <w:pPr>
        <w:tabs>
          <w:tab w:val="num" w:pos="960"/>
        </w:tabs>
        <w:ind w:left="960" w:hanging="480"/>
      </w:pPr>
    </w:lvl>
    <w:lvl w:ilvl="2" w:tplc="40A0A8A0" w:tentative="1">
      <w:start w:val="1"/>
      <w:numFmt w:val="decimalEnclosedCircle"/>
      <w:lvlText w:val="%3"/>
      <w:lvlJc w:val="left"/>
      <w:pPr>
        <w:tabs>
          <w:tab w:val="num" w:pos="1440"/>
        </w:tabs>
        <w:ind w:left="1440" w:hanging="480"/>
      </w:pPr>
    </w:lvl>
    <w:lvl w:ilvl="3" w:tplc="7B9C76A0" w:tentative="1">
      <w:start w:val="1"/>
      <w:numFmt w:val="decimal"/>
      <w:lvlText w:val="%4."/>
      <w:lvlJc w:val="left"/>
      <w:pPr>
        <w:tabs>
          <w:tab w:val="num" w:pos="1920"/>
        </w:tabs>
        <w:ind w:left="1920" w:hanging="480"/>
      </w:pPr>
    </w:lvl>
    <w:lvl w:ilvl="4" w:tplc="55840DE2" w:tentative="1">
      <w:start w:val="1"/>
      <w:numFmt w:val="aiueoFullWidth"/>
      <w:lvlText w:val="(%5)"/>
      <w:lvlJc w:val="left"/>
      <w:pPr>
        <w:tabs>
          <w:tab w:val="num" w:pos="2400"/>
        </w:tabs>
        <w:ind w:left="2400" w:hanging="480"/>
      </w:pPr>
    </w:lvl>
    <w:lvl w:ilvl="5" w:tplc="04FCA692" w:tentative="1">
      <w:start w:val="1"/>
      <w:numFmt w:val="decimalEnclosedCircle"/>
      <w:lvlText w:val="%6"/>
      <w:lvlJc w:val="left"/>
      <w:pPr>
        <w:tabs>
          <w:tab w:val="num" w:pos="2880"/>
        </w:tabs>
        <w:ind w:left="2880" w:hanging="480"/>
      </w:pPr>
    </w:lvl>
    <w:lvl w:ilvl="6" w:tplc="CCC2D246" w:tentative="1">
      <w:start w:val="1"/>
      <w:numFmt w:val="decimal"/>
      <w:lvlText w:val="%7."/>
      <w:lvlJc w:val="left"/>
      <w:pPr>
        <w:tabs>
          <w:tab w:val="num" w:pos="3360"/>
        </w:tabs>
        <w:ind w:left="3360" w:hanging="480"/>
      </w:pPr>
    </w:lvl>
    <w:lvl w:ilvl="7" w:tplc="82905494" w:tentative="1">
      <w:start w:val="1"/>
      <w:numFmt w:val="aiueoFullWidth"/>
      <w:lvlText w:val="(%8)"/>
      <w:lvlJc w:val="left"/>
      <w:pPr>
        <w:tabs>
          <w:tab w:val="num" w:pos="3840"/>
        </w:tabs>
        <w:ind w:left="3840" w:hanging="480"/>
      </w:pPr>
    </w:lvl>
    <w:lvl w:ilvl="8" w:tplc="261A1B68" w:tentative="1">
      <w:start w:val="1"/>
      <w:numFmt w:val="decimalEnclosedCircle"/>
      <w:lvlText w:val="%9"/>
      <w:lvlJc w:val="left"/>
      <w:pPr>
        <w:tabs>
          <w:tab w:val="num" w:pos="4320"/>
        </w:tabs>
        <w:ind w:left="4320" w:hanging="480"/>
      </w:pPr>
    </w:lvl>
  </w:abstractNum>
  <w:abstractNum w:abstractNumId="16" w15:restartNumberingAfterBreak="0">
    <w:nsid w:val="46852221"/>
    <w:multiLevelType w:val="hybridMultilevel"/>
    <w:tmpl w:val="4B964D9A"/>
    <w:lvl w:ilvl="0" w:tplc="B20265A8">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7" w15:restartNumberingAfterBreak="0">
    <w:nsid w:val="4AF27D41"/>
    <w:multiLevelType w:val="hybridMultilevel"/>
    <w:tmpl w:val="FA72B0EA"/>
    <w:lvl w:ilvl="0" w:tplc="04090001">
      <w:start w:val="1"/>
      <w:numFmt w:val="bullet"/>
      <w:lvlText w:val=""/>
      <w:lvlJc w:val="left"/>
      <w:pPr>
        <w:ind w:left="701" w:hanging="420"/>
      </w:pPr>
      <w:rPr>
        <w:rFonts w:ascii="Wingdings" w:hAnsi="Wingdings" w:hint="default"/>
      </w:rPr>
    </w:lvl>
    <w:lvl w:ilvl="1" w:tplc="0409000B" w:tentative="1">
      <w:start w:val="1"/>
      <w:numFmt w:val="bullet"/>
      <w:lvlText w:val=""/>
      <w:lvlJc w:val="left"/>
      <w:pPr>
        <w:ind w:left="1121" w:hanging="420"/>
      </w:pPr>
      <w:rPr>
        <w:rFonts w:ascii="Wingdings" w:hAnsi="Wingdings" w:hint="default"/>
      </w:rPr>
    </w:lvl>
    <w:lvl w:ilvl="2" w:tplc="0409000D" w:tentative="1">
      <w:start w:val="1"/>
      <w:numFmt w:val="bullet"/>
      <w:lvlText w:val=""/>
      <w:lvlJc w:val="left"/>
      <w:pPr>
        <w:ind w:left="1541" w:hanging="420"/>
      </w:pPr>
      <w:rPr>
        <w:rFonts w:ascii="Wingdings" w:hAnsi="Wingdings" w:hint="default"/>
      </w:rPr>
    </w:lvl>
    <w:lvl w:ilvl="3" w:tplc="04090001" w:tentative="1">
      <w:start w:val="1"/>
      <w:numFmt w:val="bullet"/>
      <w:lvlText w:val=""/>
      <w:lvlJc w:val="left"/>
      <w:pPr>
        <w:ind w:left="1961" w:hanging="420"/>
      </w:pPr>
      <w:rPr>
        <w:rFonts w:ascii="Wingdings" w:hAnsi="Wingdings" w:hint="default"/>
      </w:rPr>
    </w:lvl>
    <w:lvl w:ilvl="4" w:tplc="0409000B" w:tentative="1">
      <w:start w:val="1"/>
      <w:numFmt w:val="bullet"/>
      <w:lvlText w:val=""/>
      <w:lvlJc w:val="left"/>
      <w:pPr>
        <w:ind w:left="2381" w:hanging="420"/>
      </w:pPr>
      <w:rPr>
        <w:rFonts w:ascii="Wingdings" w:hAnsi="Wingdings" w:hint="default"/>
      </w:rPr>
    </w:lvl>
    <w:lvl w:ilvl="5" w:tplc="0409000D" w:tentative="1">
      <w:start w:val="1"/>
      <w:numFmt w:val="bullet"/>
      <w:lvlText w:val=""/>
      <w:lvlJc w:val="left"/>
      <w:pPr>
        <w:ind w:left="2801" w:hanging="420"/>
      </w:pPr>
      <w:rPr>
        <w:rFonts w:ascii="Wingdings" w:hAnsi="Wingdings" w:hint="default"/>
      </w:rPr>
    </w:lvl>
    <w:lvl w:ilvl="6" w:tplc="04090001" w:tentative="1">
      <w:start w:val="1"/>
      <w:numFmt w:val="bullet"/>
      <w:lvlText w:val=""/>
      <w:lvlJc w:val="left"/>
      <w:pPr>
        <w:ind w:left="3221" w:hanging="420"/>
      </w:pPr>
      <w:rPr>
        <w:rFonts w:ascii="Wingdings" w:hAnsi="Wingdings" w:hint="default"/>
      </w:rPr>
    </w:lvl>
    <w:lvl w:ilvl="7" w:tplc="0409000B" w:tentative="1">
      <w:start w:val="1"/>
      <w:numFmt w:val="bullet"/>
      <w:lvlText w:val=""/>
      <w:lvlJc w:val="left"/>
      <w:pPr>
        <w:ind w:left="3641" w:hanging="420"/>
      </w:pPr>
      <w:rPr>
        <w:rFonts w:ascii="Wingdings" w:hAnsi="Wingdings" w:hint="default"/>
      </w:rPr>
    </w:lvl>
    <w:lvl w:ilvl="8" w:tplc="0409000D" w:tentative="1">
      <w:start w:val="1"/>
      <w:numFmt w:val="bullet"/>
      <w:lvlText w:val=""/>
      <w:lvlJc w:val="left"/>
      <w:pPr>
        <w:ind w:left="4061" w:hanging="420"/>
      </w:pPr>
      <w:rPr>
        <w:rFonts w:ascii="Wingdings" w:hAnsi="Wingdings" w:hint="default"/>
      </w:rPr>
    </w:lvl>
  </w:abstractNum>
  <w:abstractNum w:abstractNumId="18" w15:restartNumberingAfterBreak="0">
    <w:nsid w:val="51F1541B"/>
    <w:multiLevelType w:val="hybridMultilevel"/>
    <w:tmpl w:val="1C98795A"/>
    <w:lvl w:ilvl="0" w:tplc="305A7350">
      <w:start w:val="96"/>
      <w:numFmt w:val="bullet"/>
      <w:suff w:val="space"/>
      <w:lvlText w:val=""/>
      <w:lvlJc w:val="left"/>
      <w:pPr>
        <w:ind w:left="160" w:hanging="160"/>
      </w:pPr>
      <w:rPr>
        <w:rFonts w:ascii="Wingdings" w:eastAsia="平成明朝" w:hAnsi="Wingdings" w:hint="default"/>
      </w:rPr>
    </w:lvl>
    <w:lvl w:ilvl="1" w:tplc="56F68E44" w:tentative="1">
      <w:start w:val="1"/>
      <w:numFmt w:val="bullet"/>
      <w:lvlText w:val=""/>
      <w:lvlJc w:val="left"/>
      <w:pPr>
        <w:tabs>
          <w:tab w:val="num" w:pos="960"/>
        </w:tabs>
        <w:ind w:left="960" w:hanging="480"/>
      </w:pPr>
      <w:rPr>
        <w:rFonts w:ascii="Wingdings" w:hAnsi="Wingdings" w:hint="default"/>
      </w:rPr>
    </w:lvl>
    <w:lvl w:ilvl="2" w:tplc="661EF6A4" w:tentative="1">
      <w:start w:val="1"/>
      <w:numFmt w:val="bullet"/>
      <w:lvlText w:val=""/>
      <w:lvlJc w:val="left"/>
      <w:pPr>
        <w:tabs>
          <w:tab w:val="num" w:pos="1440"/>
        </w:tabs>
        <w:ind w:left="1440" w:hanging="480"/>
      </w:pPr>
      <w:rPr>
        <w:rFonts w:ascii="Wingdings" w:hAnsi="Wingdings" w:hint="default"/>
      </w:rPr>
    </w:lvl>
    <w:lvl w:ilvl="3" w:tplc="8A3244F0" w:tentative="1">
      <w:start w:val="1"/>
      <w:numFmt w:val="bullet"/>
      <w:lvlText w:val=""/>
      <w:lvlJc w:val="left"/>
      <w:pPr>
        <w:tabs>
          <w:tab w:val="num" w:pos="1920"/>
        </w:tabs>
        <w:ind w:left="1920" w:hanging="480"/>
      </w:pPr>
      <w:rPr>
        <w:rFonts w:ascii="Wingdings" w:hAnsi="Wingdings" w:hint="default"/>
      </w:rPr>
    </w:lvl>
    <w:lvl w:ilvl="4" w:tplc="FA088FE6" w:tentative="1">
      <w:start w:val="1"/>
      <w:numFmt w:val="bullet"/>
      <w:lvlText w:val=""/>
      <w:lvlJc w:val="left"/>
      <w:pPr>
        <w:tabs>
          <w:tab w:val="num" w:pos="2400"/>
        </w:tabs>
        <w:ind w:left="2400" w:hanging="480"/>
      </w:pPr>
      <w:rPr>
        <w:rFonts w:ascii="Wingdings" w:hAnsi="Wingdings" w:hint="default"/>
      </w:rPr>
    </w:lvl>
    <w:lvl w:ilvl="5" w:tplc="CEC277A2" w:tentative="1">
      <w:start w:val="1"/>
      <w:numFmt w:val="bullet"/>
      <w:lvlText w:val=""/>
      <w:lvlJc w:val="left"/>
      <w:pPr>
        <w:tabs>
          <w:tab w:val="num" w:pos="2880"/>
        </w:tabs>
        <w:ind w:left="2880" w:hanging="480"/>
      </w:pPr>
      <w:rPr>
        <w:rFonts w:ascii="Wingdings" w:hAnsi="Wingdings" w:hint="default"/>
      </w:rPr>
    </w:lvl>
    <w:lvl w:ilvl="6" w:tplc="18B4F620" w:tentative="1">
      <w:start w:val="1"/>
      <w:numFmt w:val="bullet"/>
      <w:lvlText w:val=""/>
      <w:lvlJc w:val="left"/>
      <w:pPr>
        <w:tabs>
          <w:tab w:val="num" w:pos="3360"/>
        </w:tabs>
        <w:ind w:left="3360" w:hanging="480"/>
      </w:pPr>
      <w:rPr>
        <w:rFonts w:ascii="Wingdings" w:hAnsi="Wingdings" w:hint="default"/>
      </w:rPr>
    </w:lvl>
    <w:lvl w:ilvl="7" w:tplc="B0DC7436" w:tentative="1">
      <w:start w:val="1"/>
      <w:numFmt w:val="bullet"/>
      <w:lvlText w:val=""/>
      <w:lvlJc w:val="left"/>
      <w:pPr>
        <w:tabs>
          <w:tab w:val="num" w:pos="3840"/>
        </w:tabs>
        <w:ind w:left="3840" w:hanging="480"/>
      </w:pPr>
      <w:rPr>
        <w:rFonts w:ascii="Wingdings" w:hAnsi="Wingdings" w:hint="default"/>
      </w:rPr>
    </w:lvl>
    <w:lvl w:ilvl="8" w:tplc="953A7252" w:tentative="1">
      <w:start w:val="1"/>
      <w:numFmt w:val="bullet"/>
      <w:lvlText w:val=""/>
      <w:lvlJc w:val="left"/>
      <w:pPr>
        <w:tabs>
          <w:tab w:val="num" w:pos="4320"/>
        </w:tabs>
        <w:ind w:left="4320" w:hanging="480"/>
      </w:pPr>
      <w:rPr>
        <w:rFonts w:ascii="Wingdings" w:hAnsi="Wingdings" w:hint="default"/>
      </w:rPr>
    </w:lvl>
  </w:abstractNum>
  <w:abstractNum w:abstractNumId="19" w15:restartNumberingAfterBreak="0">
    <w:nsid w:val="5A8E45B6"/>
    <w:multiLevelType w:val="multilevel"/>
    <w:tmpl w:val="1C8207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BB02B84"/>
    <w:multiLevelType w:val="hybridMultilevel"/>
    <w:tmpl w:val="3ABA6434"/>
    <w:lvl w:ilvl="0" w:tplc="04090001">
      <w:start w:val="1"/>
      <w:numFmt w:val="bullet"/>
      <w:lvlText w:val=""/>
      <w:lvlJc w:val="left"/>
      <w:pPr>
        <w:ind w:left="701" w:hanging="420"/>
      </w:pPr>
      <w:rPr>
        <w:rFonts w:ascii="Wingdings" w:hAnsi="Wingdings" w:hint="default"/>
      </w:rPr>
    </w:lvl>
    <w:lvl w:ilvl="1" w:tplc="0409000B" w:tentative="1">
      <w:start w:val="1"/>
      <w:numFmt w:val="bullet"/>
      <w:lvlText w:val=""/>
      <w:lvlJc w:val="left"/>
      <w:pPr>
        <w:ind w:left="1121" w:hanging="420"/>
      </w:pPr>
      <w:rPr>
        <w:rFonts w:ascii="Wingdings" w:hAnsi="Wingdings" w:hint="default"/>
      </w:rPr>
    </w:lvl>
    <w:lvl w:ilvl="2" w:tplc="0409000D" w:tentative="1">
      <w:start w:val="1"/>
      <w:numFmt w:val="bullet"/>
      <w:lvlText w:val=""/>
      <w:lvlJc w:val="left"/>
      <w:pPr>
        <w:ind w:left="1541" w:hanging="420"/>
      </w:pPr>
      <w:rPr>
        <w:rFonts w:ascii="Wingdings" w:hAnsi="Wingdings" w:hint="default"/>
      </w:rPr>
    </w:lvl>
    <w:lvl w:ilvl="3" w:tplc="04090001" w:tentative="1">
      <w:start w:val="1"/>
      <w:numFmt w:val="bullet"/>
      <w:lvlText w:val=""/>
      <w:lvlJc w:val="left"/>
      <w:pPr>
        <w:ind w:left="1961" w:hanging="420"/>
      </w:pPr>
      <w:rPr>
        <w:rFonts w:ascii="Wingdings" w:hAnsi="Wingdings" w:hint="default"/>
      </w:rPr>
    </w:lvl>
    <w:lvl w:ilvl="4" w:tplc="0409000B" w:tentative="1">
      <w:start w:val="1"/>
      <w:numFmt w:val="bullet"/>
      <w:lvlText w:val=""/>
      <w:lvlJc w:val="left"/>
      <w:pPr>
        <w:ind w:left="2381" w:hanging="420"/>
      </w:pPr>
      <w:rPr>
        <w:rFonts w:ascii="Wingdings" w:hAnsi="Wingdings" w:hint="default"/>
      </w:rPr>
    </w:lvl>
    <w:lvl w:ilvl="5" w:tplc="0409000D" w:tentative="1">
      <w:start w:val="1"/>
      <w:numFmt w:val="bullet"/>
      <w:lvlText w:val=""/>
      <w:lvlJc w:val="left"/>
      <w:pPr>
        <w:ind w:left="2801" w:hanging="420"/>
      </w:pPr>
      <w:rPr>
        <w:rFonts w:ascii="Wingdings" w:hAnsi="Wingdings" w:hint="default"/>
      </w:rPr>
    </w:lvl>
    <w:lvl w:ilvl="6" w:tplc="04090001" w:tentative="1">
      <w:start w:val="1"/>
      <w:numFmt w:val="bullet"/>
      <w:lvlText w:val=""/>
      <w:lvlJc w:val="left"/>
      <w:pPr>
        <w:ind w:left="3221" w:hanging="420"/>
      </w:pPr>
      <w:rPr>
        <w:rFonts w:ascii="Wingdings" w:hAnsi="Wingdings" w:hint="default"/>
      </w:rPr>
    </w:lvl>
    <w:lvl w:ilvl="7" w:tplc="0409000B" w:tentative="1">
      <w:start w:val="1"/>
      <w:numFmt w:val="bullet"/>
      <w:lvlText w:val=""/>
      <w:lvlJc w:val="left"/>
      <w:pPr>
        <w:ind w:left="3641" w:hanging="420"/>
      </w:pPr>
      <w:rPr>
        <w:rFonts w:ascii="Wingdings" w:hAnsi="Wingdings" w:hint="default"/>
      </w:rPr>
    </w:lvl>
    <w:lvl w:ilvl="8" w:tplc="0409000D" w:tentative="1">
      <w:start w:val="1"/>
      <w:numFmt w:val="bullet"/>
      <w:lvlText w:val=""/>
      <w:lvlJc w:val="left"/>
      <w:pPr>
        <w:ind w:left="4061" w:hanging="420"/>
      </w:pPr>
      <w:rPr>
        <w:rFonts w:ascii="Wingdings" w:hAnsi="Wingdings" w:hint="default"/>
      </w:rPr>
    </w:lvl>
  </w:abstractNum>
  <w:abstractNum w:abstractNumId="21" w15:restartNumberingAfterBreak="0">
    <w:nsid w:val="5D3A3FDB"/>
    <w:multiLevelType w:val="hybridMultilevel"/>
    <w:tmpl w:val="52C83AE0"/>
    <w:lvl w:ilvl="0" w:tplc="9E7A4EF6">
      <w:start w:val="1"/>
      <w:numFmt w:val="decimal"/>
      <w:suff w:val="space"/>
      <w:lvlText w:val="%1"/>
      <w:lvlJc w:val="left"/>
      <w:pPr>
        <w:ind w:left="120" w:hanging="120"/>
      </w:pPr>
      <w:rPr>
        <w:rFonts w:hint="eastAsia"/>
      </w:rPr>
    </w:lvl>
    <w:lvl w:ilvl="1" w:tplc="C4FCACAE" w:tentative="1">
      <w:start w:val="1"/>
      <w:numFmt w:val="aiueoFullWidth"/>
      <w:lvlText w:val="(%2)"/>
      <w:lvlJc w:val="left"/>
      <w:pPr>
        <w:tabs>
          <w:tab w:val="num" w:pos="960"/>
        </w:tabs>
        <w:ind w:left="960" w:hanging="480"/>
      </w:pPr>
    </w:lvl>
    <w:lvl w:ilvl="2" w:tplc="3DD694BA" w:tentative="1">
      <w:start w:val="1"/>
      <w:numFmt w:val="decimalEnclosedCircle"/>
      <w:lvlText w:val="%3"/>
      <w:lvlJc w:val="left"/>
      <w:pPr>
        <w:tabs>
          <w:tab w:val="num" w:pos="1440"/>
        </w:tabs>
        <w:ind w:left="1440" w:hanging="480"/>
      </w:pPr>
    </w:lvl>
    <w:lvl w:ilvl="3" w:tplc="1346D97A" w:tentative="1">
      <w:start w:val="1"/>
      <w:numFmt w:val="decimal"/>
      <w:lvlText w:val="%4."/>
      <w:lvlJc w:val="left"/>
      <w:pPr>
        <w:tabs>
          <w:tab w:val="num" w:pos="1920"/>
        </w:tabs>
        <w:ind w:left="1920" w:hanging="480"/>
      </w:pPr>
    </w:lvl>
    <w:lvl w:ilvl="4" w:tplc="A49C863A" w:tentative="1">
      <w:start w:val="1"/>
      <w:numFmt w:val="aiueoFullWidth"/>
      <w:lvlText w:val="(%5)"/>
      <w:lvlJc w:val="left"/>
      <w:pPr>
        <w:tabs>
          <w:tab w:val="num" w:pos="2400"/>
        </w:tabs>
        <w:ind w:left="2400" w:hanging="480"/>
      </w:pPr>
    </w:lvl>
    <w:lvl w:ilvl="5" w:tplc="FF96B104" w:tentative="1">
      <w:start w:val="1"/>
      <w:numFmt w:val="decimalEnclosedCircle"/>
      <w:lvlText w:val="%6"/>
      <w:lvlJc w:val="left"/>
      <w:pPr>
        <w:tabs>
          <w:tab w:val="num" w:pos="2880"/>
        </w:tabs>
        <w:ind w:left="2880" w:hanging="480"/>
      </w:pPr>
    </w:lvl>
    <w:lvl w:ilvl="6" w:tplc="5E12568C" w:tentative="1">
      <w:start w:val="1"/>
      <w:numFmt w:val="decimal"/>
      <w:lvlText w:val="%7."/>
      <w:lvlJc w:val="left"/>
      <w:pPr>
        <w:tabs>
          <w:tab w:val="num" w:pos="3360"/>
        </w:tabs>
        <w:ind w:left="3360" w:hanging="480"/>
      </w:pPr>
    </w:lvl>
    <w:lvl w:ilvl="7" w:tplc="990A95F0" w:tentative="1">
      <w:start w:val="1"/>
      <w:numFmt w:val="aiueoFullWidth"/>
      <w:lvlText w:val="(%8)"/>
      <w:lvlJc w:val="left"/>
      <w:pPr>
        <w:tabs>
          <w:tab w:val="num" w:pos="3840"/>
        </w:tabs>
        <w:ind w:left="3840" w:hanging="480"/>
      </w:pPr>
    </w:lvl>
    <w:lvl w:ilvl="8" w:tplc="AB22CAEA" w:tentative="1">
      <w:start w:val="1"/>
      <w:numFmt w:val="decimalEnclosedCircle"/>
      <w:lvlText w:val="%9"/>
      <w:lvlJc w:val="left"/>
      <w:pPr>
        <w:tabs>
          <w:tab w:val="num" w:pos="4320"/>
        </w:tabs>
        <w:ind w:left="4320" w:hanging="480"/>
      </w:pPr>
    </w:lvl>
  </w:abstractNum>
  <w:abstractNum w:abstractNumId="22" w15:restartNumberingAfterBreak="0">
    <w:nsid w:val="6B04467A"/>
    <w:multiLevelType w:val="hybridMultilevel"/>
    <w:tmpl w:val="DCCABA76"/>
    <w:lvl w:ilvl="0" w:tplc="B844BAA4">
      <w:numFmt w:val="bullet"/>
      <w:lvlText w:val=""/>
      <w:lvlJc w:val="left"/>
      <w:pPr>
        <w:ind w:left="360" w:hanging="360"/>
      </w:pPr>
      <w:rPr>
        <w:rFonts w:ascii="Wingdings" w:eastAsia="平成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3" w15:restartNumberingAfterBreak="0">
    <w:nsid w:val="7353769E"/>
    <w:multiLevelType w:val="hybridMultilevel"/>
    <w:tmpl w:val="B00A1EB6"/>
    <w:lvl w:ilvl="0" w:tplc="C6343AF2">
      <w:start w:val="11"/>
      <w:numFmt w:val="decimal"/>
      <w:lvlText w:val="%1"/>
      <w:lvlJc w:val="left"/>
      <w:pPr>
        <w:tabs>
          <w:tab w:val="num" w:pos="600"/>
        </w:tabs>
        <w:ind w:left="600" w:hanging="600"/>
      </w:pPr>
      <w:rPr>
        <w:rFonts w:hint="eastAsia"/>
      </w:rPr>
    </w:lvl>
    <w:lvl w:ilvl="1" w:tplc="B6EC1CF0" w:tentative="1">
      <w:start w:val="1"/>
      <w:numFmt w:val="aiueoFullWidth"/>
      <w:lvlText w:val="(%2)"/>
      <w:lvlJc w:val="left"/>
      <w:pPr>
        <w:tabs>
          <w:tab w:val="num" w:pos="960"/>
        </w:tabs>
        <w:ind w:left="960" w:hanging="480"/>
      </w:pPr>
    </w:lvl>
    <w:lvl w:ilvl="2" w:tplc="A8DC71B6" w:tentative="1">
      <w:start w:val="1"/>
      <w:numFmt w:val="decimalEnclosedCircle"/>
      <w:lvlText w:val="%3"/>
      <w:lvlJc w:val="left"/>
      <w:pPr>
        <w:tabs>
          <w:tab w:val="num" w:pos="1440"/>
        </w:tabs>
        <w:ind w:left="1440" w:hanging="480"/>
      </w:pPr>
    </w:lvl>
    <w:lvl w:ilvl="3" w:tplc="C35ADC54" w:tentative="1">
      <w:start w:val="1"/>
      <w:numFmt w:val="decimal"/>
      <w:lvlText w:val="%4."/>
      <w:lvlJc w:val="left"/>
      <w:pPr>
        <w:tabs>
          <w:tab w:val="num" w:pos="1920"/>
        </w:tabs>
        <w:ind w:left="1920" w:hanging="480"/>
      </w:pPr>
    </w:lvl>
    <w:lvl w:ilvl="4" w:tplc="0EEE13D8" w:tentative="1">
      <w:start w:val="1"/>
      <w:numFmt w:val="aiueoFullWidth"/>
      <w:lvlText w:val="(%5)"/>
      <w:lvlJc w:val="left"/>
      <w:pPr>
        <w:tabs>
          <w:tab w:val="num" w:pos="2400"/>
        </w:tabs>
        <w:ind w:left="2400" w:hanging="480"/>
      </w:pPr>
    </w:lvl>
    <w:lvl w:ilvl="5" w:tplc="9AE23660" w:tentative="1">
      <w:start w:val="1"/>
      <w:numFmt w:val="decimalEnclosedCircle"/>
      <w:lvlText w:val="%6"/>
      <w:lvlJc w:val="left"/>
      <w:pPr>
        <w:tabs>
          <w:tab w:val="num" w:pos="2880"/>
        </w:tabs>
        <w:ind w:left="2880" w:hanging="480"/>
      </w:pPr>
    </w:lvl>
    <w:lvl w:ilvl="6" w:tplc="8C82C326" w:tentative="1">
      <w:start w:val="1"/>
      <w:numFmt w:val="decimal"/>
      <w:lvlText w:val="%7."/>
      <w:lvlJc w:val="left"/>
      <w:pPr>
        <w:tabs>
          <w:tab w:val="num" w:pos="3360"/>
        </w:tabs>
        <w:ind w:left="3360" w:hanging="480"/>
      </w:pPr>
    </w:lvl>
    <w:lvl w:ilvl="7" w:tplc="24F88266" w:tentative="1">
      <w:start w:val="1"/>
      <w:numFmt w:val="aiueoFullWidth"/>
      <w:lvlText w:val="(%8)"/>
      <w:lvlJc w:val="left"/>
      <w:pPr>
        <w:tabs>
          <w:tab w:val="num" w:pos="3840"/>
        </w:tabs>
        <w:ind w:left="3840" w:hanging="480"/>
      </w:pPr>
    </w:lvl>
    <w:lvl w:ilvl="8" w:tplc="F3E07C5C" w:tentative="1">
      <w:start w:val="1"/>
      <w:numFmt w:val="decimalEnclosedCircle"/>
      <w:lvlText w:val="%9"/>
      <w:lvlJc w:val="left"/>
      <w:pPr>
        <w:tabs>
          <w:tab w:val="num" w:pos="4320"/>
        </w:tabs>
        <w:ind w:left="4320" w:hanging="480"/>
      </w:pPr>
    </w:lvl>
  </w:abstractNum>
  <w:num w:numId="1">
    <w:abstractNumId w:val="1"/>
  </w:num>
  <w:num w:numId="2">
    <w:abstractNumId w:val="11"/>
  </w:num>
  <w:num w:numId="3">
    <w:abstractNumId w:val="21"/>
  </w:num>
  <w:num w:numId="4">
    <w:abstractNumId w:val="23"/>
  </w:num>
  <w:num w:numId="5">
    <w:abstractNumId w:val="15"/>
  </w:num>
  <w:num w:numId="6">
    <w:abstractNumId w:val="6"/>
  </w:num>
  <w:num w:numId="7">
    <w:abstractNumId w:val="10"/>
  </w:num>
  <w:num w:numId="8">
    <w:abstractNumId w:val="14"/>
  </w:num>
  <w:num w:numId="9">
    <w:abstractNumId w:val="18"/>
  </w:num>
  <w:num w:numId="10">
    <w:abstractNumId w:val="17"/>
  </w:num>
  <w:num w:numId="11">
    <w:abstractNumId w:val="20"/>
  </w:num>
  <w:num w:numId="12">
    <w:abstractNumId w:val="12"/>
  </w:num>
  <w:num w:numId="13">
    <w:abstractNumId w:val="8"/>
  </w:num>
  <w:num w:numId="14">
    <w:abstractNumId w:val="4"/>
  </w:num>
  <w:num w:numId="15">
    <w:abstractNumId w:val="22"/>
  </w:num>
  <w:num w:numId="16">
    <w:abstractNumId w:val="2"/>
  </w:num>
  <w:num w:numId="17">
    <w:abstractNumId w:val="7"/>
  </w:num>
  <w:num w:numId="18">
    <w:abstractNumId w:val="0"/>
  </w:num>
  <w:num w:numId="19">
    <w:abstractNumId w:val="16"/>
  </w:num>
  <w:num w:numId="20">
    <w:abstractNumId w:val="13"/>
  </w:num>
  <w:num w:numId="21">
    <w:abstractNumId w:val="19"/>
  </w:num>
  <w:num w:numId="22">
    <w:abstractNumId w:val="9"/>
  </w:num>
  <w:num w:numId="23">
    <w:abstractNumId w:val="3"/>
  </w:num>
  <w:num w:numId="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en-US" w:vendorID="64" w:dllVersion="6" w:nlCheck="1" w:checkStyle="1"/>
  <w:activeWritingStyle w:appName="MSWord" w:lang="ja-JP" w:vendorID="64" w:dllVersion="6" w:nlCheck="1" w:checkStyle="1"/>
  <w:activeWritingStyle w:appName="MSWord" w:lang="ja-JP" w:vendorID="64" w:dllVersion="0" w:nlCheck="1" w:checkStyle="1"/>
  <w:activeWritingStyle w:appName="MSWord" w:lang="en-US" w:vendorID="64" w:dllVersion="0" w:nlCheck="1" w:checkStyle="0"/>
  <w:activeWritingStyle w:appName="MSWord" w:lang="en-US" w:vendorID="64" w:dllVersion="4096" w:nlCheck="1" w:checkStyle="0"/>
  <w:activeWritingStyle w:appName="MSWord" w:lang="en-GB" w:vendorID="64" w:dllVersion="0" w:nlCheck="1" w:checkStyle="0"/>
  <w:activeWritingStyle w:appName="MSWord" w:lang="en-PH" w:vendorID="64" w:dllVersion="0" w:nlCheck="1" w:checkStyle="0"/>
  <w:activeWritingStyle w:appName="MSWord" w:lang="en-GB" w:vendorID="64" w:dllVersion="6" w:nlCheck="1" w:checkStyle="1"/>
  <w:activeWritingStyle w:appName="MSWord" w:lang="en-PH" w:vendorID="64" w:dllVersion="6" w:nlCheck="1" w:checkStyle="1"/>
  <w:activeWritingStyle w:appName="MSWord" w:lang="en-GB" w:vendorID="64" w:dllVersion="4096" w:nlCheck="1" w:checkStyle="0"/>
  <w:proofState w:spelling="clean" w:grammar="clean"/>
  <w:defaultTabStop w:val="960"/>
  <w:drawingGridHorizontalSpacing w:val="327"/>
  <w:drawingGridVerticalSpacing w:val="411"/>
  <w:characterSpacingControl w:val="compressPunctuation"/>
  <w:noLineBreaksAfter w:lang="ja-JP" w:val="$([\{£¥‘“〈《「『【〔＄（［｛｢￥"/>
  <w:noLineBreaksBefore w:lang="ja-JP" w:val="!%),.:;?]}¢°’”‰′″℃、。々〉》」』】〕゛゜ゝゞ・ヽヾ！％），．：；？］｝｡｣､･ﾞﾟ"/>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Respirolog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B0045"/>
    <w:rsid w:val="0000029E"/>
    <w:rsid w:val="000004EC"/>
    <w:rsid w:val="0000082C"/>
    <w:rsid w:val="00001652"/>
    <w:rsid w:val="00002FA7"/>
    <w:rsid w:val="00003CB3"/>
    <w:rsid w:val="0000437E"/>
    <w:rsid w:val="0000458D"/>
    <w:rsid w:val="00004733"/>
    <w:rsid w:val="00004E36"/>
    <w:rsid w:val="00005691"/>
    <w:rsid w:val="00007050"/>
    <w:rsid w:val="00007343"/>
    <w:rsid w:val="00007985"/>
    <w:rsid w:val="00011BE1"/>
    <w:rsid w:val="00012B39"/>
    <w:rsid w:val="0001430C"/>
    <w:rsid w:val="000171E3"/>
    <w:rsid w:val="0002008E"/>
    <w:rsid w:val="00020918"/>
    <w:rsid w:val="00021847"/>
    <w:rsid w:val="00022568"/>
    <w:rsid w:val="00023B03"/>
    <w:rsid w:val="00023CFC"/>
    <w:rsid w:val="00024667"/>
    <w:rsid w:val="00025760"/>
    <w:rsid w:val="00025F82"/>
    <w:rsid w:val="00026FE0"/>
    <w:rsid w:val="0003103D"/>
    <w:rsid w:val="00031D44"/>
    <w:rsid w:val="0003275A"/>
    <w:rsid w:val="0003301E"/>
    <w:rsid w:val="000343B1"/>
    <w:rsid w:val="00034AC3"/>
    <w:rsid w:val="00034F67"/>
    <w:rsid w:val="0003698F"/>
    <w:rsid w:val="00037BA3"/>
    <w:rsid w:val="00040197"/>
    <w:rsid w:val="000408D2"/>
    <w:rsid w:val="00041ED3"/>
    <w:rsid w:val="000460A1"/>
    <w:rsid w:val="00050EBB"/>
    <w:rsid w:val="00052076"/>
    <w:rsid w:val="00052BFE"/>
    <w:rsid w:val="00056D57"/>
    <w:rsid w:val="000612A8"/>
    <w:rsid w:val="000618A4"/>
    <w:rsid w:val="00064192"/>
    <w:rsid w:val="00065488"/>
    <w:rsid w:val="00066117"/>
    <w:rsid w:val="00066656"/>
    <w:rsid w:val="00067822"/>
    <w:rsid w:val="00067E37"/>
    <w:rsid w:val="0007000D"/>
    <w:rsid w:val="00070774"/>
    <w:rsid w:val="00070D88"/>
    <w:rsid w:val="00071923"/>
    <w:rsid w:val="00071C42"/>
    <w:rsid w:val="000735E2"/>
    <w:rsid w:val="00074DCD"/>
    <w:rsid w:val="000761FA"/>
    <w:rsid w:val="00080151"/>
    <w:rsid w:val="000835C3"/>
    <w:rsid w:val="00083888"/>
    <w:rsid w:val="000846DC"/>
    <w:rsid w:val="00085AE9"/>
    <w:rsid w:val="00085C29"/>
    <w:rsid w:val="00086087"/>
    <w:rsid w:val="00086615"/>
    <w:rsid w:val="00091399"/>
    <w:rsid w:val="00093E51"/>
    <w:rsid w:val="00094E60"/>
    <w:rsid w:val="000955CA"/>
    <w:rsid w:val="0009561C"/>
    <w:rsid w:val="00095A7A"/>
    <w:rsid w:val="000977F8"/>
    <w:rsid w:val="000979A1"/>
    <w:rsid w:val="000A06A1"/>
    <w:rsid w:val="000A0B5F"/>
    <w:rsid w:val="000A2F8F"/>
    <w:rsid w:val="000A395D"/>
    <w:rsid w:val="000A3A40"/>
    <w:rsid w:val="000A434C"/>
    <w:rsid w:val="000A5DEC"/>
    <w:rsid w:val="000A5EA7"/>
    <w:rsid w:val="000A5EB2"/>
    <w:rsid w:val="000A6F37"/>
    <w:rsid w:val="000A7091"/>
    <w:rsid w:val="000A7199"/>
    <w:rsid w:val="000A7314"/>
    <w:rsid w:val="000A737F"/>
    <w:rsid w:val="000B071C"/>
    <w:rsid w:val="000B0A97"/>
    <w:rsid w:val="000B2E70"/>
    <w:rsid w:val="000B2FC9"/>
    <w:rsid w:val="000B380C"/>
    <w:rsid w:val="000B51C0"/>
    <w:rsid w:val="000B5739"/>
    <w:rsid w:val="000B6A56"/>
    <w:rsid w:val="000B7C4D"/>
    <w:rsid w:val="000C1878"/>
    <w:rsid w:val="000C3057"/>
    <w:rsid w:val="000C4447"/>
    <w:rsid w:val="000C4DDF"/>
    <w:rsid w:val="000C75B7"/>
    <w:rsid w:val="000C7AC0"/>
    <w:rsid w:val="000D03D8"/>
    <w:rsid w:val="000D0412"/>
    <w:rsid w:val="000D1B9C"/>
    <w:rsid w:val="000D1FF6"/>
    <w:rsid w:val="000D2EF7"/>
    <w:rsid w:val="000D61C1"/>
    <w:rsid w:val="000D6E0D"/>
    <w:rsid w:val="000D6F71"/>
    <w:rsid w:val="000D7F19"/>
    <w:rsid w:val="000E0C63"/>
    <w:rsid w:val="000E169F"/>
    <w:rsid w:val="000E6498"/>
    <w:rsid w:val="000E74C0"/>
    <w:rsid w:val="000E7A4B"/>
    <w:rsid w:val="000F0608"/>
    <w:rsid w:val="000F06DF"/>
    <w:rsid w:val="000F098B"/>
    <w:rsid w:val="000F1FC5"/>
    <w:rsid w:val="000F345E"/>
    <w:rsid w:val="000F38E3"/>
    <w:rsid w:val="000F461C"/>
    <w:rsid w:val="000F4A4C"/>
    <w:rsid w:val="000F61EA"/>
    <w:rsid w:val="000F68FD"/>
    <w:rsid w:val="000F726D"/>
    <w:rsid w:val="000F738E"/>
    <w:rsid w:val="000F7D60"/>
    <w:rsid w:val="000F7E43"/>
    <w:rsid w:val="00100A89"/>
    <w:rsid w:val="001033C8"/>
    <w:rsid w:val="001040B8"/>
    <w:rsid w:val="0010504F"/>
    <w:rsid w:val="001054EF"/>
    <w:rsid w:val="00111CBE"/>
    <w:rsid w:val="00111FC7"/>
    <w:rsid w:val="001124C7"/>
    <w:rsid w:val="0011266E"/>
    <w:rsid w:val="0011273D"/>
    <w:rsid w:val="00112F80"/>
    <w:rsid w:val="00114859"/>
    <w:rsid w:val="00116DDB"/>
    <w:rsid w:val="001178B7"/>
    <w:rsid w:val="001179B8"/>
    <w:rsid w:val="0012047C"/>
    <w:rsid w:val="001209D4"/>
    <w:rsid w:val="001229C1"/>
    <w:rsid w:val="00122B08"/>
    <w:rsid w:val="0012343A"/>
    <w:rsid w:val="001246F7"/>
    <w:rsid w:val="0012506B"/>
    <w:rsid w:val="00125F52"/>
    <w:rsid w:val="00126AB2"/>
    <w:rsid w:val="00126B01"/>
    <w:rsid w:val="00126EF9"/>
    <w:rsid w:val="0013179F"/>
    <w:rsid w:val="0013282D"/>
    <w:rsid w:val="00132EE5"/>
    <w:rsid w:val="0013330D"/>
    <w:rsid w:val="001338AF"/>
    <w:rsid w:val="00133E96"/>
    <w:rsid w:val="00133EFB"/>
    <w:rsid w:val="00134C8A"/>
    <w:rsid w:val="00135C03"/>
    <w:rsid w:val="00135E85"/>
    <w:rsid w:val="00140930"/>
    <w:rsid w:val="00140DEE"/>
    <w:rsid w:val="00141294"/>
    <w:rsid w:val="00141AD2"/>
    <w:rsid w:val="00141ED0"/>
    <w:rsid w:val="0014235F"/>
    <w:rsid w:val="001423F4"/>
    <w:rsid w:val="0014312C"/>
    <w:rsid w:val="001431E3"/>
    <w:rsid w:val="00143608"/>
    <w:rsid w:val="001447ED"/>
    <w:rsid w:val="00144B09"/>
    <w:rsid w:val="001501D9"/>
    <w:rsid w:val="00152B5B"/>
    <w:rsid w:val="0015341C"/>
    <w:rsid w:val="001542B6"/>
    <w:rsid w:val="001548B9"/>
    <w:rsid w:val="00155E05"/>
    <w:rsid w:val="001569DF"/>
    <w:rsid w:val="00156F4C"/>
    <w:rsid w:val="00157D9B"/>
    <w:rsid w:val="001606C5"/>
    <w:rsid w:val="00161153"/>
    <w:rsid w:val="00162EAF"/>
    <w:rsid w:val="0016304A"/>
    <w:rsid w:val="00163C6E"/>
    <w:rsid w:val="00163CA0"/>
    <w:rsid w:val="001643FF"/>
    <w:rsid w:val="0016653E"/>
    <w:rsid w:val="00170D35"/>
    <w:rsid w:val="00170F5C"/>
    <w:rsid w:val="001724CF"/>
    <w:rsid w:val="0017344E"/>
    <w:rsid w:val="00173457"/>
    <w:rsid w:val="00173521"/>
    <w:rsid w:val="00174F30"/>
    <w:rsid w:val="00175304"/>
    <w:rsid w:val="0018027B"/>
    <w:rsid w:val="001814C3"/>
    <w:rsid w:val="001818E8"/>
    <w:rsid w:val="0018376B"/>
    <w:rsid w:val="00186453"/>
    <w:rsid w:val="00186522"/>
    <w:rsid w:val="00187060"/>
    <w:rsid w:val="00191123"/>
    <w:rsid w:val="00191629"/>
    <w:rsid w:val="00192933"/>
    <w:rsid w:val="001939FE"/>
    <w:rsid w:val="00195007"/>
    <w:rsid w:val="001A0F74"/>
    <w:rsid w:val="001A36F0"/>
    <w:rsid w:val="001A3ECC"/>
    <w:rsid w:val="001A610A"/>
    <w:rsid w:val="001A6847"/>
    <w:rsid w:val="001B047D"/>
    <w:rsid w:val="001B1550"/>
    <w:rsid w:val="001B2BD7"/>
    <w:rsid w:val="001B2FAC"/>
    <w:rsid w:val="001B3860"/>
    <w:rsid w:val="001B6E9A"/>
    <w:rsid w:val="001C0EDC"/>
    <w:rsid w:val="001C1A2C"/>
    <w:rsid w:val="001C2437"/>
    <w:rsid w:val="001C2974"/>
    <w:rsid w:val="001C3129"/>
    <w:rsid w:val="001C44AD"/>
    <w:rsid w:val="001C54B1"/>
    <w:rsid w:val="001C5528"/>
    <w:rsid w:val="001C75A7"/>
    <w:rsid w:val="001D119B"/>
    <w:rsid w:val="001D1762"/>
    <w:rsid w:val="001D29B5"/>
    <w:rsid w:val="001D3DDD"/>
    <w:rsid w:val="001D4B92"/>
    <w:rsid w:val="001D4D55"/>
    <w:rsid w:val="001D4E92"/>
    <w:rsid w:val="001D6527"/>
    <w:rsid w:val="001D78E2"/>
    <w:rsid w:val="001D7BD8"/>
    <w:rsid w:val="001E0264"/>
    <w:rsid w:val="001E131D"/>
    <w:rsid w:val="001E67CA"/>
    <w:rsid w:val="001E74DE"/>
    <w:rsid w:val="001E74FA"/>
    <w:rsid w:val="001E7583"/>
    <w:rsid w:val="001E7BD5"/>
    <w:rsid w:val="001F0AC3"/>
    <w:rsid w:val="001F3116"/>
    <w:rsid w:val="001F3911"/>
    <w:rsid w:val="001F3E43"/>
    <w:rsid w:val="001F44D8"/>
    <w:rsid w:val="001F4B80"/>
    <w:rsid w:val="001F58B5"/>
    <w:rsid w:val="001F5DFF"/>
    <w:rsid w:val="001F600E"/>
    <w:rsid w:val="001F6A3C"/>
    <w:rsid w:val="001F6CCD"/>
    <w:rsid w:val="001F71A4"/>
    <w:rsid w:val="001F78E1"/>
    <w:rsid w:val="001F79CF"/>
    <w:rsid w:val="002007BD"/>
    <w:rsid w:val="00200869"/>
    <w:rsid w:val="002018D9"/>
    <w:rsid w:val="002023E6"/>
    <w:rsid w:val="00202B09"/>
    <w:rsid w:val="00203C80"/>
    <w:rsid w:val="00205228"/>
    <w:rsid w:val="00205344"/>
    <w:rsid w:val="002079EA"/>
    <w:rsid w:val="002115CC"/>
    <w:rsid w:val="00211F8F"/>
    <w:rsid w:val="00212DF7"/>
    <w:rsid w:val="00214A08"/>
    <w:rsid w:val="0021565E"/>
    <w:rsid w:val="002178CD"/>
    <w:rsid w:val="00220D0D"/>
    <w:rsid w:val="00221FB1"/>
    <w:rsid w:val="00222593"/>
    <w:rsid w:val="0022655D"/>
    <w:rsid w:val="00227241"/>
    <w:rsid w:val="0022754D"/>
    <w:rsid w:val="002278A7"/>
    <w:rsid w:val="002300F3"/>
    <w:rsid w:val="0023300D"/>
    <w:rsid w:val="0023403E"/>
    <w:rsid w:val="002341A3"/>
    <w:rsid w:val="00234583"/>
    <w:rsid w:val="002346D0"/>
    <w:rsid w:val="002352D8"/>
    <w:rsid w:val="0023598F"/>
    <w:rsid w:val="00236FFB"/>
    <w:rsid w:val="00242815"/>
    <w:rsid w:val="00243B98"/>
    <w:rsid w:val="0024516F"/>
    <w:rsid w:val="00245D66"/>
    <w:rsid w:val="0024709C"/>
    <w:rsid w:val="00247B89"/>
    <w:rsid w:val="00247C84"/>
    <w:rsid w:val="00247ED9"/>
    <w:rsid w:val="00250B01"/>
    <w:rsid w:val="00251567"/>
    <w:rsid w:val="00251C3B"/>
    <w:rsid w:val="00251CBD"/>
    <w:rsid w:val="00252BC0"/>
    <w:rsid w:val="0025359E"/>
    <w:rsid w:val="00253CBF"/>
    <w:rsid w:val="00254063"/>
    <w:rsid w:val="00255C31"/>
    <w:rsid w:val="00256C85"/>
    <w:rsid w:val="00260A4B"/>
    <w:rsid w:val="002613FA"/>
    <w:rsid w:val="00265C73"/>
    <w:rsid w:val="00266C3B"/>
    <w:rsid w:val="00270686"/>
    <w:rsid w:val="002709D6"/>
    <w:rsid w:val="00270C3C"/>
    <w:rsid w:val="002736B9"/>
    <w:rsid w:val="0027376D"/>
    <w:rsid w:val="00274DC7"/>
    <w:rsid w:val="00275131"/>
    <w:rsid w:val="00280836"/>
    <w:rsid w:val="002810AE"/>
    <w:rsid w:val="00282485"/>
    <w:rsid w:val="002827C6"/>
    <w:rsid w:val="00283767"/>
    <w:rsid w:val="002838F9"/>
    <w:rsid w:val="00283ED2"/>
    <w:rsid w:val="00284283"/>
    <w:rsid w:val="002856E0"/>
    <w:rsid w:val="002862C4"/>
    <w:rsid w:val="00286F8B"/>
    <w:rsid w:val="0029018B"/>
    <w:rsid w:val="002907DD"/>
    <w:rsid w:val="00290A9A"/>
    <w:rsid w:val="0029114E"/>
    <w:rsid w:val="002953FC"/>
    <w:rsid w:val="002954FF"/>
    <w:rsid w:val="0029735D"/>
    <w:rsid w:val="002A01D0"/>
    <w:rsid w:val="002A039F"/>
    <w:rsid w:val="002A138A"/>
    <w:rsid w:val="002A164A"/>
    <w:rsid w:val="002A240E"/>
    <w:rsid w:val="002A26DC"/>
    <w:rsid w:val="002A2A98"/>
    <w:rsid w:val="002A430A"/>
    <w:rsid w:val="002A433F"/>
    <w:rsid w:val="002A4361"/>
    <w:rsid w:val="002A5EEA"/>
    <w:rsid w:val="002A6765"/>
    <w:rsid w:val="002A6E73"/>
    <w:rsid w:val="002A7976"/>
    <w:rsid w:val="002B061F"/>
    <w:rsid w:val="002B125C"/>
    <w:rsid w:val="002B1820"/>
    <w:rsid w:val="002B2607"/>
    <w:rsid w:val="002B3B36"/>
    <w:rsid w:val="002B3ED4"/>
    <w:rsid w:val="002B739A"/>
    <w:rsid w:val="002B771C"/>
    <w:rsid w:val="002C0A76"/>
    <w:rsid w:val="002C199E"/>
    <w:rsid w:val="002C2C8B"/>
    <w:rsid w:val="002C3144"/>
    <w:rsid w:val="002C38FC"/>
    <w:rsid w:val="002C43EE"/>
    <w:rsid w:val="002C589F"/>
    <w:rsid w:val="002C7187"/>
    <w:rsid w:val="002C71A6"/>
    <w:rsid w:val="002C77D7"/>
    <w:rsid w:val="002C7A22"/>
    <w:rsid w:val="002C7E2B"/>
    <w:rsid w:val="002D13B5"/>
    <w:rsid w:val="002D1907"/>
    <w:rsid w:val="002D1961"/>
    <w:rsid w:val="002D34A1"/>
    <w:rsid w:val="002D3F99"/>
    <w:rsid w:val="002D3FA7"/>
    <w:rsid w:val="002D4067"/>
    <w:rsid w:val="002D4C03"/>
    <w:rsid w:val="002E0966"/>
    <w:rsid w:val="002E2770"/>
    <w:rsid w:val="002E29EB"/>
    <w:rsid w:val="002E34CB"/>
    <w:rsid w:val="002E4E54"/>
    <w:rsid w:val="002F0451"/>
    <w:rsid w:val="002F1473"/>
    <w:rsid w:val="002F1927"/>
    <w:rsid w:val="002F2E3D"/>
    <w:rsid w:val="002F3612"/>
    <w:rsid w:val="002F3A56"/>
    <w:rsid w:val="002F3C4B"/>
    <w:rsid w:val="002F3F62"/>
    <w:rsid w:val="002F5575"/>
    <w:rsid w:val="002F573F"/>
    <w:rsid w:val="002F577D"/>
    <w:rsid w:val="002F5AA6"/>
    <w:rsid w:val="002F6129"/>
    <w:rsid w:val="002F79E0"/>
    <w:rsid w:val="00300608"/>
    <w:rsid w:val="003013BA"/>
    <w:rsid w:val="0030170D"/>
    <w:rsid w:val="00301D0D"/>
    <w:rsid w:val="003022BD"/>
    <w:rsid w:val="003028CA"/>
    <w:rsid w:val="00302A2A"/>
    <w:rsid w:val="003036AD"/>
    <w:rsid w:val="00304002"/>
    <w:rsid w:val="00306088"/>
    <w:rsid w:val="003062D6"/>
    <w:rsid w:val="00306954"/>
    <w:rsid w:val="00307565"/>
    <w:rsid w:val="00310FFE"/>
    <w:rsid w:val="003132CA"/>
    <w:rsid w:val="00315BC0"/>
    <w:rsid w:val="0031790C"/>
    <w:rsid w:val="00320286"/>
    <w:rsid w:val="00321C33"/>
    <w:rsid w:val="00322E00"/>
    <w:rsid w:val="003234E8"/>
    <w:rsid w:val="00323E1F"/>
    <w:rsid w:val="00324952"/>
    <w:rsid w:val="00325AE9"/>
    <w:rsid w:val="00325E3D"/>
    <w:rsid w:val="0032617A"/>
    <w:rsid w:val="003311AC"/>
    <w:rsid w:val="003315CA"/>
    <w:rsid w:val="003322BA"/>
    <w:rsid w:val="00333968"/>
    <w:rsid w:val="00333980"/>
    <w:rsid w:val="00333FFA"/>
    <w:rsid w:val="00334DCF"/>
    <w:rsid w:val="00336950"/>
    <w:rsid w:val="00336B75"/>
    <w:rsid w:val="0033703C"/>
    <w:rsid w:val="003379D1"/>
    <w:rsid w:val="00337BBF"/>
    <w:rsid w:val="00342A9C"/>
    <w:rsid w:val="00343295"/>
    <w:rsid w:val="00347FA8"/>
    <w:rsid w:val="00351A48"/>
    <w:rsid w:val="00352A43"/>
    <w:rsid w:val="00357602"/>
    <w:rsid w:val="00357C1B"/>
    <w:rsid w:val="00360DAE"/>
    <w:rsid w:val="003610CA"/>
    <w:rsid w:val="003616D3"/>
    <w:rsid w:val="00362085"/>
    <w:rsid w:val="00362BA7"/>
    <w:rsid w:val="003638C3"/>
    <w:rsid w:val="0036538D"/>
    <w:rsid w:val="00366420"/>
    <w:rsid w:val="00366749"/>
    <w:rsid w:val="0036708E"/>
    <w:rsid w:val="003673BB"/>
    <w:rsid w:val="00367B2B"/>
    <w:rsid w:val="00367EDD"/>
    <w:rsid w:val="00370A90"/>
    <w:rsid w:val="003718E1"/>
    <w:rsid w:val="0037197E"/>
    <w:rsid w:val="003719B1"/>
    <w:rsid w:val="00371C10"/>
    <w:rsid w:val="00371F03"/>
    <w:rsid w:val="003722AC"/>
    <w:rsid w:val="00374C50"/>
    <w:rsid w:val="003758E0"/>
    <w:rsid w:val="00377C47"/>
    <w:rsid w:val="00377DCE"/>
    <w:rsid w:val="00380BDB"/>
    <w:rsid w:val="00380FEB"/>
    <w:rsid w:val="003811D3"/>
    <w:rsid w:val="003816FC"/>
    <w:rsid w:val="00383E54"/>
    <w:rsid w:val="00385103"/>
    <w:rsid w:val="00386822"/>
    <w:rsid w:val="0038785D"/>
    <w:rsid w:val="00387BA9"/>
    <w:rsid w:val="003923A8"/>
    <w:rsid w:val="00393B19"/>
    <w:rsid w:val="003946C9"/>
    <w:rsid w:val="003A0AA8"/>
    <w:rsid w:val="003A152A"/>
    <w:rsid w:val="003A2507"/>
    <w:rsid w:val="003A3098"/>
    <w:rsid w:val="003A36A3"/>
    <w:rsid w:val="003A4CF7"/>
    <w:rsid w:val="003A5D17"/>
    <w:rsid w:val="003B104B"/>
    <w:rsid w:val="003B1C76"/>
    <w:rsid w:val="003B2B5B"/>
    <w:rsid w:val="003B43C8"/>
    <w:rsid w:val="003B5017"/>
    <w:rsid w:val="003B577E"/>
    <w:rsid w:val="003B68D7"/>
    <w:rsid w:val="003C11A2"/>
    <w:rsid w:val="003C12E2"/>
    <w:rsid w:val="003C4D41"/>
    <w:rsid w:val="003C6D61"/>
    <w:rsid w:val="003D05F0"/>
    <w:rsid w:val="003D0897"/>
    <w:rsid w:val="003D0969"/>
    <w:rsid w:val="003D0DF0"/>
    <w:rsid w:val="003D1A46"/>
    <w:rsid w:val="003D23C8"/>
    <w:rsid w:val="003D2C84"/>
    <w:rsid w:val="003D31EB"/>
    <w:rsid w:val="003D41BC"/>
    <w:rsid w:val="003D6269"/>
    <w:rsid w:val="003E0871"/>
    <w:rsid w:val="003E0C0B"/>
    <w:rsid w:val="003E18D3"/>
    <w:rsid w:val="003E353F"/>
    <w:rsid w:val="003E3BAC"/>
    <w:rsid w:val="003E4824"/>
    <w:rsid w:val="003E69C1"/>
    <w:rsid w:val="003E7B00"/>
    <w:rsid w:val="003F051D"/>
    <w:rsid w:val="003F0A60"/>
    <w:rsid w:val="003F1C14"/>
    <w:rsid w:val="003F1F08"/>
    <w:rsid w:val="003F2BFB"/>
    <w:rsid w:val="003F37AB"/>
    <w:rsid w:val="003F4777"/>
    <w:rsid w:val="003F4BA3"/>
    <w:rsid w:val="003F4BE4"/>
    <w:rsid w:val="003F6BFD"/>
    <w:rsid w:val="003F6EA5"/>
    <w:rsid w:val="003F7113"/>
    <w:rsid w:val="003F7EE1"/>
    <w:rsid w:val="00400FAA"/>
    <w:rsid w:val="00401F41"/>
    <w:rsid w:val="00403FCB"/>
    <w:rsid w:val="00404742"/>
    <w:rsid w:val="00404E59"/>
    <w:rsid w:val="0041069A"/>
    <w:rsid w:val="00410D32"/>
    <w:rsid w:val="0041254E"/>
    <w:rsid w:val="00412966"/>
    <w:rsid w:val="004129B7"/>
    <w:rsid w:val="00412EDC"/>
    <w:rsid w:val="00413753"/>
    <w:rsid w:val="00413C5C"/>
    <w:rsid w:val="004144FD"/>
    <w:rsid w:val="00414A81"/>
    <w:rsid w:val="00416115"/>
    <w:rsid w:val="00420313"/>
    <w:rsid w:val="00420D87"/>
    <w:rsid w:val="00420E29"/>
    <w:rsid w:val="00422DDD"/>
    <w:rsid w:val="004230D7"/>
    <w:rsid w:val="00423380"/>
    <w:rsid w:val="0042448B"/>
    <w:rsid w:val="00426AB0"/>
    <w:rsid w:val="00426FE4"/>
    <w:rsid w:val="00427308"/>
    <w:rsid w:val="0042750D"/>
    <w:rsid w:val="00427B28"/>
    <w:rsid w:val="00432F25"/>
    <w:rsid w:val="004336C5"/>
    <w:rsid w:val="004338E5"/>
    <w:rsid w:val="00433F96"/>
    <w:rsid w:val="00435AC3"/>
    <w:rsid w:val="00436C08"/>
    <w:rsid w:val="0044010C"/>
    <w:rsid w:val="00440597"/>
    <w:rsid w:val="00441CA5"/>
    <w:rsid w:val="00441D81"/>
    <w:rsid w:val="00442763"/>
    <w:rsid w:val="00442778"/>
    <w:rsid w:val="00442B21"/>
    <w:rsid w:val="00442FBB"/>
    <w:rsid w:val="00443074"/>
    <w:rsid w:val="00443E62"/>
    <w:rsid w:val="00444AC4"/>
    <w:rsid w:val="0044714B"/>
    <w:rsid w:val="004509F6"/>
    <w:rsid w:val="00450CBE"/>
    <w:rsid w:val="00450E60"/>
    <w:rsid w:val="0045233D"/>
    <w:rsid w:val="00453507"/>
    <w:rsid w:val="00453B8D"/>
    <w:rsid w:val="00453B9B"/>
    <w:rsid w:val="00453CA2"/>
    <w:rsid w:val="00453FF0"/>
    <w:rsid w:val="00462686"/>
    <w:rsid w:val="0046497A"/>
    <w:rsid w:val="00464FEF"/>
    <w:rsid w:val="0046500C"/>
    <w:rsid w:val="00466E52"/>
    <w:rsid w:val="00467D0C"/>
    <w:rsid w:val="0047123E"/>
    <w:rsid w:val="00471799"/>
    <w:rsid w:val="004717FC"/>
    <w:rsid w:val="00473AA8"/>
    <w:rsid w:val="004744BC"/>
    <w:rsid w:val="004768F9"/>
    <w:rsid w:val="0047707B"/>
    <w:rsid w:val="004832D5"/>
    <w:rsid w:val="00486E33"/>
    <w:rsid w:val="00487E70"/>
    <w:rsid w:val="00490F34"/>
    <w:rsid w:val="00491926"/>
    <w:rsid w:val="004922A9"/>
    <w:rsid w:val="00492345"/>
    <w:rsid w:val="0049563B"/>
    <w:rsid w:val="00495A60"/>
    <w:rsid w:val="00495E23"/>
    <w:rsid w:val="00496E53"/>
    <w:rsid w:val="004972AF"/>
    <w:rsid w:val="004973CD"/>
    <w:rsid w:val="00497CA2"/>
    <w:rsid w:val="004A0733"/>
    <w:rsid w:val="004A13AA"/>
    <w:rsid w:val="004A340A"/>
    <w:rsid w:val="004A396C"/>
    <w:rsid w:val="004A40AC"/>
    <w:rsid w:val="004A55A7"/>
    <w:rsid w:val="004A5D5B"/>
    <w:rsid w:val="004A5DC9"/>
    <w:rsid w:val="004B0702"/>
    <w:rsid w:val="004B4C72"/>
    <w:rsid w:val="004B51BF"/>
    <w:rsid w:val="004C1471"/>
    <w:rsid w:val="004C222E"/>
    <w:rsid w:val="004C327F"/>
    <w:rsid w:val="004C4292"/>
    <w:rsid w:val="004C5E9A"/>
    <w:rsid w:val="004C6662"/>
    <w:rsid w:val="004C68B5"/>
    <w:rsid w:val="004C6F45"/>
    <w:rsid w:val="004C7432"/>
    <w:rsid w:val="004C7D3D"/>
    <w:rsid w:val="004C7D48"/>
    <w:rsid w:val="004D0C90"/>
    <w:rsid w:val="004D0DEF"/>
    <w:rsid w:val="004D1986"/>
    <w:rsid w:val="004D1B01"/>
    <w:rsid w:val="004D231C"/>
    <w:rsid w:val="004D28DD"/>
    <w:rsid w:val="004D3E47"/>
    <w:rsid w:val="004D4D91"/>
    <w:rsid w:val="004D5717"/>
    <w:rsid w:val="004D6FA7"/>
    <w:rsid w:val="004D7937"/>
    <w:rsid w:val="004D7A22"/>
    <w:rsid w:val="004E18CE"/>
    <w:rsid w:val="004E2FEB"/>
    <w:rsid w:val="004E380F"/>
    <w:rsid w:val="004E496A"/>
    <w:rsid w:val="004E4E1A"/>
    <w:rsid w:val="004E5F7D"/>
    <w:rsid w:val="004E6BD5"/>
    <w:rsid w:val="004E6D1D"/>
    <w:rsid w:val="004E73EC"/>
    <w:rsid w:val="004E75FE"/>
    <w:rsid w:val="004F0A90"/>
    <w:rsid w:val="004F0DEA"/>
    <w:rsid w:val="004F285F"/>
    <w:rsid w:val="004F2FE6"/>
    <w:rsid w:val="004F5C72"/>
    <w:rsid w:val="004F6354"/>
    <w:rsid w:val="004F7731"/>
    <w:rsid w:val="00502212"/>
    <w:rsid w:val="005033EC"/>
    <w:rsid w:val="00503E21"/>
    <w:rsid w:val="00504CC8"/>
    <w:rsid w:val="00505796"/>
    <w:rsid w:val="005059A9"/>
    <w:rsid w:val="00505D83"/>
    <w:rsid w:val="0050642A"/>
    <w:rsid w:val="005069E6"/>
    <w:rsid w:val="0050766A"/>
    <w:rsid w:val="00510C8B"/>
    <w:rsid w:val="005110F8"/>
    <w:rsid w:val="005128BD"/>
    <w:rsid w:val="0051298D"/>
    <w:rsid w:val="0051469F"/>
    <w:rsid w:val="005148CB"/>
    <w:rsid w:val="00514D51"/>
    <w:rsid w:val="0051583B"/>
    <w:rsid w:val="00520B29"/>
    <w:rsid w:val="005215DB"/>
    <w:rsid w:val="005216AD"/>
    <w:rsid w:val="005239A4"/>
    <w:rsid w:val="00523B37"/>
    <w:rsid w:val="00523DB7"/>
    <w:rsid w:val="00524668"/>
    <w:rsid w:val="0052487F"/>
    <w:rsid w:val="0052518E"/>
    <w:rsid w:val="00525B0A"/>
    <w:rsid w:val="0052618F"/>
    <w:rsid w:val="00526776"/>
    <w:rsid w:val="00526C76"/>
    <w:rsid w:val="005274A7"/>
    <w:rsid w:val="0053019A"/>
    <w:rsid w:val="00530EE2"/>
    <w:rsid w:val="005319F2"/>
    <w:rsid w:val="00532132"/>
    <w:rsid w:val="005331A2"/>
    <w:rsid w:val="00534779"/>
    <w:rsid w:val="00534CAD"/>
    <w:rsid w:val="0053596B"/>
    <w:rsid w:val="00535D25"/>
    <w:rsid w:val="00536241"/>
    <w:rsid w:val="00536B41"/>
    <w:rsid w:val="00537284"/>
    <w:rsid w:val="005404C4"/>
    <w:rsid w:val="00540F6E"/>
    <w:rsid w:val="00543766"/>
    <w:rsid w:val="005444BF"/>
    <w:rsid w:val="00545BE5"/>
    <w:rsid w:val="0054667F"/>
    <w:rsid w:val="00547681"/>
    <w:rsid w:val="00547E3A"/>
    <w:rsid w:val="00547ECE"/>
    <w:rsid w:val="005502C3"/>
    <w:rsid w:val="00551598"/>
    <w:rsid w:val="00551EC2"/>
    <w:rsid w:val="00552D1D"/>
    <w:rsid w:val="00553333"/>
    <w:rsid w:val="005550A6"/>
    <w:rsid w:val="005568AB"/>
    <w:rsid w:val="005568FA"/>
    <w:rsid w:val="00556F90"/>
    <w:rsid w:val="00557158"/>
    <w:rsid w:val="0056117C"/>
    <w:rsid w:val="0056145F"/>
    <w:rsid w:val="00561A45"/>
    <w:rsid w:val="0056262D"/>
    <w:rsid w:val="00562B6A"/>
    <w:rsid w:val="00566122"/>
    <w:rsid w:val="0056645B"/>
    <w:rsid w:val="005667FC"/>
    <w:rsid w:val="00566C84"/>
    <w:rsid w:val="00566D90"/>
    <w:rsid w:val="00566F28"/>
    <w:rsid w:val="005670E1"/>
    <w:rsid w:val="005677A2"/>
    <w:rsid w:val="00573770"/>
    <w:rsid w:val="005749DE"/>
    <w:rsid w:val="00580DD1"/>
    <w:rsid w:val="00581E70"/>
    <w:rsid w:val="0058258E"/>
    <w:rsid w:val="005846CA"/>
    <w:rsid w:val="00585568"/>
    <w:rsid w:val="00585B4C"/>
    <w:rsid w:val="00585C50"/>
    <w:rsid w:val="005860C2"/>
    <w:rsid w:val="00586AB8"/>
    <w:rsid w:val="00590355"/>
    <w:rsid w:val="005912FA"/>
    <w:rsid w:val="00591B56"/>
    <w:rsid w:val="00592D3D"/>
    <w:rsid w:val="00592FE8"/>
    <w:rsid w:val="00594A57"/>
    <w:rsid w:val="005A0898"/>
    <w:rsid w:val="005A1B1D"/>
    <w:rsid w:val="005A2566"/>
    <w:rsid w:val="005A2A5F"/>
    <w:rsid w:val="005A381F"/>
    <w:rsid w:val="005A3942"/>
    <w:rsid w:val="005A5190"/>
    <w:rsid w:val="005A54BA"/>
    <w:rsid w:val="005A5EEE"/>
    <w:rsid w:val="005A609D"/>
    <w:rsid w:val="005A743D"/>
    <w:rsid w:val="005B1614"/>
    <w:rsid w:val="005B1D0E"/>
    <w:rsid w:val="005B5367"/>
    <w:rsid w:val="005B5EEB"/>
    <w:rsid w:val="005C2DDA"/>
    <w:rsid w:val="005C4BCA"/>
    <w:rsid w:val="005C6D9E"/>
    <w:rsid w:val="005C6FDC"/>
    <w:rsid w:val="005C7FEB"/>
    <w:rsid w:val="005D02D6"/>
    <w:rsid w:val="005D03FC"/>
    <w:rsid w:val="005D072C"/>
    <w:rsid w:val="005D1275"/>
    <w:rsid w:val="005D24B4"/>
    <w:rsid w:val="005D4900"/>
    <w:rsid w:val="005D59A1"/>
    <w:rsid w:val="005D614F"/>
    <w:rsid w:val="005D6975"/>
    <w:rsid w:val="005D6CC8"/>
    <w:rsid w:val="005E056B"/>
    <w:rsid w:val="005E069D"/>
    <w:rsid w:val="005E32E5"/>
    <w:rsid w:val="005E3520"/>
    <w:rsid w:val="005E4454"/>
    <w:rsid w:val="005E562E"/>
    <w:rsid w:val="005E5D1A"/>
    <w:rsid w:val="005E6BD9"/>
    <w:rsid w:val="005E7B35"/>
    <w:rsid w:val="005F47A1"/>
    <w:rsid w:val="005F590F"/>
    <w:rsid w:val="005F5947"/>
    <w:rsid w:val="005F7CC9"/>
    <w:rsid w:val="00601AE7"/>
    <w:rsid w:val="0060546D"/>
    <w:rsid w:val="00606DBE"/>
    <w:rsid w:val="0061094B"/>
    <w:rsid w:val="00611886"/>
    <w:rsid w:val="00613E1D"/>
    <w:rsid w:val="0061440B"/>
    <w:rsid w:val="00614618"/>
    <w:rsid w:val="00614A84"/>
    <w:rsid w:val="006158BF"/>
    <w:rsid w:val="00617945"/>
    <w:rsid w:val="00617E90"/>
    <w:rsid w:val="00620619"/>
    <w:rsid w:val="00620681"/>
    <w:rsid w:val="00621B86"/>
    <w:rsid w:val="006221DB"/>
    <w:rsid w:val="006234BB"/>
    <w:rsid w:val="006243B2"/>
    <w:rsid w:val="00624D77"/>
    <w:rsid w:val="00625035"/>
    <w:rsid w:val="00625F77"/>
    <w:rsid w:val="00626718"/>
    <w:rsid w:val="00627A42"/>
    <w:rsid w:val="00630B88"/>
    <w:rsid w:val="00630C7D"/>
    <w:rsid w:val="00633557"/>
    <w:rsid w:val="00635646"/>
    <w:rsid w:val="00635C04"/>
    <w:rsid w:val="00637567"/>
    <w:rsid w:val="00637665"/>
    <w:rsid w:val="00641865"/>
    <w:rsid w:val="00641E29"/>
    <w:rsid w:val="00641FBE"/>
    <w:rsid w:val="00642A4C"/>
    <w:rsid w:val="006435B9"/>
    <w:rsid w:val="00644B96"/>
    <w:rsid w:val="00645A48"/>
    <w:rsid w:val="00650B47"/>
    <w:rsid w:val="0065146F"/>
    <w:rsid w:val="00651C2B"/>
    <w:rsid w:val="00651E81"/>
    <w:rsid w:val="00652CC9"/>
    <w:rsid w:val="00652F99"/>
    <w:rsid w:val="00653AC4"/>
    <w:rsid w:val="006547F8"/>
    <w:rsid w:val="00654B82"/>
    <w:rsid w:val="00654C1C"/>
    <w:rsid w:val="006569B4"/>
    <w:rsid w:val="0065761A"/>
    <w:rsid w:val="0066092E"/>
    <w:rsid w:val="00661AFD"/>
    <w:rsid w:val="0066307A"/>
    <w:rsid w:val="006644E1"/>
    <w:rsid w:val="00666802"/>
    <w:rsid w:val="00666FCC"/>
    <w:rsid w:val="00667D48"/>
    <w:rsid w:val="00670B8E"/>
    <w:rsid w:val="00672649"/>
    <w:rsid w:val="00672C58"/>
    <w:rsid w:val="006736C2"/>
    <w:rsid w:val="006754C7"/>
    <w:rsid w:val="006766AE"/>
    <w:rsid w:val="006770DE"/>
    <w:rsid w:val="006805A1"/>
    <w:rsid w:val="00681AAD"/>
    <w:rsid w:val="00682FF4"/>
    <w:rsid w:val="00683CB9"/>
    <w:rsid w:val="006856CC"/>
    <w:rsid w:val="00687ABF"/>
    <w:rsid w:val="00690AC2"/>
    <w:rsid w:val="006934FB"/>
    <w:rsid w:val="00693629"/>
    <w:rsid w:val="00694A49"/>
    <w:rsid w:val="00696616"/>
    <w:rsid w:val="006A055A"/>
    <w:rsid w:val="006A0C67"/>
    <w:rsid w:val="006A1DAE"/>
    <w:rsid w:val="006A3D96"/>
    <w:rsid w:val="006A7E54"/>
    <w:rsid w:val="006B0B25"/>
    <w:rsid w:val="006B0CD5"/>
    <w:rsid w:val="006B18C0"/>
    <w:rsid w:val="006B1C57"/>
    <w:rsid w:val="006B2E73"/>
    <w:rsid w:val="006B300A"/>
    <w:rsid w:val="006B3C17"/>
    <w:rsid w:val="006B4935"/>
    <w:rsid w:val="006B6108"/>
    <w:rsid w:val="006B7309"/>
    <w:rsid w:val="006B7BA0"/>
    <w:rsid w:val="006B7EB9"/>
    <w:rsid w:val="006C00FB"/>
    <w:rsid w:val="006C0628"/>
    <w:rsid w:val="006C0E1F"/>
    <w:rsid w:val="006C142B"/>
    <w:rsid w:val="006C3A90"/>
    <w:rsid w:val="006C6FCA"/>
    <w:rsid w:val="006C7CEB"/>
    <w:rsid w:val="006D0BAE"/>
    <w:rsid w:val="006D0EF2"/>
    <w:rsid w:val="006D214E"/>
    <w:rsid w:val="006D29DD"/>
    <w:rsid w:val="006D3958"/>
    <w:rsid w:val="006D542A"/>
    <w:rsid w:val="006D575D"/>
    <w:rsid w:val="006E04FB"/>
    <w:rsid w:val="006E2962"/>
    <w:rsid w:val="006E2BED"/>
    <w:rsid w:val="006E394D"/>
    <w:rsid w:val="006E3C3C"/>
    <w:rsid w:val="006E6C8C"/>
    <w:rsid w:val="006E7ACB"/>
    <w:rsid w:val="006E7AD9"/>
    <w:rsid w:val="006F0A04"/>
    <w:rsid w:val="006F0E41"/>
    <w:rsid w:val="006F1146"/>
    <w:rsid w:val="006F6975"/>
    <w:rsid w:val="006F71F4"/>
    <w:rsid w:val="0070155B"/>
    <w:rsid w:val="00703B2B"/>
    <w:rsid w:val="0070454A"/>
    <w:rsid w:val="007054C7"/>
    <w:rsid w:val="00707D01"/>
    <w:rsid w:val="00710407"/>
    <w:rsid w:val="00712ACA"/>
    <w:rsid w:val="0071450E"/>
    <w:rsid w:val="00714F6A"/>
    <w:rsid w:val="00715793"/>
    <w:rsid w:val="00715F39"/>
    <w:rsid w:val="00716BCC"/>
    <w:rsid w:val="0071780C"/>
    <w:rsid w:val="00722189"/>
    <w:rsid w:val="007223BE"/>
    <w:rsid w:val="00722AE6"/>
    <w:rsid w:val="00722E1E"/>
    <w:rsid w:val="00726918"/>
    <w:rsid w:val="00731DE7"/>
    <w:rsid w:val="00732EE6"/>
    <w:rsid w:val="00732F3A"/>
    <w:rsid w:val="00733DE1"/>
    <w:rsid w:val="00735EFA"/>
    <w:rsid w:val="00736331"/>
    <w:rsid w:val="007365D1"/>
    <w:rsid w:val="007371D3"/>
    <w:rsid w:val="00737A86"/>
    <w:rsid w:val="0074235C"/>
    <w:rsid w:val="00742878"/>
    <w:rsid w:val="00742B5F"/>
    <w:rsid w:val="00744B0E"/>
    <w:rsid w:val="00745FA3"/>
    <w:rsid w:val="00751435"/>
    <w:rsid w:val="00753E1B"/>
    <w:rsid w:val="007548A7"/>
    <w:rsid w:val="00756E24"/>
    <w:rsid w:val="00756F45"/>
    <w:rsid w:val="007620D8"/>
    <w:rsid w:val="00762B7A"/>
    <w:rsid w:val="007638FA"/>
    <w:rsid w:val="00763DAA"/>
    <w:rsid w:val="007641F4"/>
    <w:rsid w:val="00765389"/>
    <w:rsid w:val="0076591F"/>
    <w:rsid w:val="0076603F"/>
    <w:rsid w:val="007677D7"/>
    <w:rsid w:val="0077087C"/>
    <w:rsid w:val="00770919"/>
    <w:rsid w:val="007716A2"/>
    <w:rsid w:val="00773D79"/>
    <w:rsid w:val="00776D5E"/>
    <w:rsid w:val="00777DD8"/>
    <w:rsid w:val="00780331"/>
    <w:rsid w:val="007824A8"/>
    <w:rsid w:val="007833E7"/>
    <w:rsid w:val="00783E85"/>
    <w:rsid w:val="007843F4"/>
    <w:rsid w:val="0078481B"/>
    <w:rsid w:val="007869B3"/>
    <w:rsid w:val="00791136"/>
    <w:rsid w:val="007924B8"/>
    <w:rsid w:val="00793191"/>
    <w:rsid w:val="00793BF9"/>
    <w:rsid w:val="00793F1D"/>
    <w:rsid w:val="0079774A"/>
    <w:rsid w:val="00797D94"/>
    <w:rsid w:val="007A023A"/>
    <w:rsid w:val="007A1E44"/>
    <w:rsid w:val="007A2FE3"/>
    <w:rsid w:val="007A5B6D"/>
    <w:rsid w:val="007A6851"/>
    <w:rsid w:val="007B0398"/>
    <w:rsid w:val="007B0981"/>
    <w:rsid w:val="007B0CF5"/>
    <w:rsid w:val="007B11A5"/>
    <w:rsid w:val="007B12EE"/>
    <w:rsid w:val="007B16BD"/>
    <w:rsid w:val="007B2AC8"/>
    <w:rsid w:val="007B3470"/>
    <w:rsid w:val="007B54A3"/>
    <w:rsid w:val="007B569C"/>
    <w:rsid w:val="007B5EDA"/>
    <w:rsid w:val="007B6CD3"/>
    <w:rsid w:val="007B721B"/>
    <w:rsid w:val="007B7BDD"/>
    <w:rsid w:val="007C0EEF"/>
    <w:rsid w:val="007C1FCD"/>
    <w:rsid w:val="007C2323"/>
    <w:rsid w:val="007C2D7E"/>
    <w:rsid w:val="007C3292"/>
    <w:rsid w:val="007C4CC3"/>
    <w:rsid w:val="007C4D17"/>
    <w:rsid w:val="007C538B"/>
    <w:rsid w:val="007C5B0B"/>
    <w:rsid w:val="007C5F73"/>
    <w:rsid w:val="007C605B"/>
    <w:rsid w:val="007C7044"/>
    <w:rsid w:val="007D0662"/>
    <w:rsid w:val="007D21A6"/>
    <w:rsid w:val="007D22F8"/>
    <w:rsid w:val="007D422C"/>
    <w:rsid w:val="007D505E"/>
    <w:rsid w:val="007D572E"/>
    <w:rsid w:val="007D64AC"/>
    <w:rsid w:val="007D68B9"/>
    <w:rsid w:val="007D7C99"/>
    <w:rsid w:val="007D7D20"/>
    <w:rsid w:val="007E18D0"/>
    <w:rsid w:val="007E1945"/>
    <w:rsid w:val="007E1B1B"/>
    <w:rsid w:val="007E3A4E"/>
    <w:rsid w:val="007E3B47"/>
    <w:rsid w:val="007E4F71"/>
    <w:rsid w:val="007E5101"/>
    <w:rsid w:val="007E5CDB"/>
    <w:rsid w:val="007E74F8"/>
    <w:rsid w:val="007E7723"/>
    <w:rsid w:val="007F014A"/>
    <w:rsid w:val="007F06C0"/>
    <w:rsid w:val="007F0A24"/>
    <w:rsid w:val="007F138C"/>
    <w:rsid w:val="007F1CC3"/>
    <w:rsid w:val="007F1E28"/>
    <w:rsid w:val="007F1F5F"/>
    <w:rsid w:val="007F30DD"/>
    <w:rsid w:val="007F341F"/>
    <w:rsid w:val="007F3548"/>
    <w:rsid w:val="007F35FB"/>
    <w:rsid w:val="007F46F5"/>
    <w:rsid w:val="007F77AA"/>
    <w:rsid w:val="007F7DBB"/>
    <w:rsid w:val="008005A8"/>
    <w:rsid w:val="00800C9F"/>
    <w:rsid w:val="0080346D"/>
    <w:rsid w:val="008039C2"/>
    <w:rsid w:val="00804B30"/>
    <w:rsid w:val="008062D4"/>
    <w:rsid w:val="0081272E"/>
    <w:rsid w:val="008142BD"/>
    <w:rsid w:val="00820523"/>
    <w:rsid w:val="00820A8A"/>
    <w:rsid w:val="008212B1"/>
    <w:rsid w:val="00821CB6"/>
    <w:rsid w:val="00821E80"/>
    <w:rsid w:val="008224A5"/>
    <w:rsid w:val="008233DB"/>
    <w:rsid w:val="008243E5"/>
    <w:rsid w:val="00824474"/>
    <w:rsid w:val="00825120"/>
    <w:rsid w:val="0082547D"/>
    <w:rsid w:val="00826621"/>
    <w:rsid w:val="0082705C"/>
    <w:rsid w:val="00827267"/>
    <w:rsid w:val="008304B5"/>
    <w:rsid w:val="00831367"/>
    <w:rsid w:val="008313C7"/>
    <w:rsid w:val="00832531"/>
    <w:rsid w:val="00837641"/>
    <w:rsid w:val="00840356"/>
    <w:rsid w:val="008405C5"/>
    <w:rsid w:val="00840642"/>
    <w:rsid w:val="008427EB"/>
    <w:rsid w:val="008433F8"/>
    <w:rsid w:val="0084356B"/>
    <w:rsid w:val="00843AC8"/>
    <w:rsid w:val="00843BE5"/>
    <w:rsid w:val="00844FBB"/>
    <w:rsid w:val="0084633D"/>
    <w:rsid w:val="00846C09"/>
    <w:rsid w:val="008523D7"/>
    <w:rsid w:val="00852762"/>
    <w:rsid w:val="0085357F"/>
    <w:rsid w:val="00855381"/>
    <w:rsid w:val="008553E7"/>
    <w:rsid w:val="00855CFB"/>
    <w:rsid w:val="008561BA"/>
    <w:rsid w:val="00856A8A"/>
    <w:rsid w:val="00856DFF"/>
    <w:rsid w:val="00857AB6"/>
    <w:rsid w:val="0086044B"/>
    <w:rsid w:val="00860629"/>
    <w:rsid w:val="0087173A"/>
    <w:rsid w:val="0087251B"/>
    <w:rsid w:val="00873458"/>
    <w:rsid w:val="0087441D"/>
    <w:rsid w:val="00874B99"/>
    <w:rsid w:val="0087593B"/>
    <w:rsid w:val="00875BC6"/>
    <w:rsid w:val="008764DB"/>
    <w:rsid w:val="00876C83"/>
    <w:rsid w:val="00877A1F"/>
    <w:rsid w:val="00880792"/>
    <w:rsid w:val="00881F2A"/>
    <w:rsid w:val="008820D6"/>
    <w:rsid w:val="00882DB4"/>
    <w:rsid w:val="00884DA0"/>
    <w:rsid w:val="008852AA"/>
    <w:rsid w:val="0088532E"/>
    <w:rsid w:val="00885483"/>
    <w:rsid w:val="00885D61"/>
    <w:rsid w:val="00887427"/>
    <w:rsid w:val="008905E3"/>
    <w:rsid w:val="0089233C"/>
    <w:rsid w:val="00892526"/>
    <w:rsid w:val="00892554"/>
    <w:rsid w:val="00894683"/>
    <w:rsid w:val="00894BD5"/>
    <w:rsid w:val="008971B7"/>
    <w:rsid w:val="00897EFD"/>
    <w:rsid w:val="008A3B04"/>
    <w:rsid w:val="008A56C6"/>
    <w:rsid w:val="008A799B"/>
    <w:rsid w:val="008A7E2F"/>
    <w:rsid w:val="008B0763"/>
    <w:rsid w:val="008B0E65"/>
    <w:rsid w:val="008B102D"/>
    <w:rsid w:val="008B2273"/>
    <w:rsid w:val="008B2C84"/>
    <w:rsid w:val="008B3174"/>
    <w:rsid w:val="008B3A7A"/>
    <w:rsid w:val="008B3EAA"/>
    <w:rsid w:val="008B44C3"/>
    <w:rsid w:val="008B51A4"/>
    <w:rsid w:val="008B56FB"/>
    <w:rsid w:val="008B7715"/>
    <w:rsid w:val="008B7FE8"/>
    <w:rsid w:val="008C01DC"/>
    <w:rsid w:val="008C052E"/>
    <w:rsid w:val="008C0E5B"/>
    <w:rsid w:val="008C3179"/>
    <w:rsid w:val="008C391B"/>
    <w:rsid w:val="008C430C"/>
    <w:rsid w:val="008C5E36"/>
    <w:rsid w:val="008C629A"/>
    <w:rsid w:val="008C7862"/>
    <w:rsid w:val="008C78A9"/>
    <w:rsid w:val="008C7FEE"/>
    <w:rsid w:val="008D19C0"/>
    <w:rsid w:val="008D2916"/>
    <w:rsid w:val="008D2D3A"/>
    <w:rsid w:val="008D3B62"/>
    <w:rsid w:val="008D3FB1"/>
    <w:rsid w:val="008D4405"/>
    <w:rsid w:val="008D45D0"/>
    <w:rsid w:val="008D4C7D"/>
    <w:rsid w:val="008E020B"/>
    <w:rsid w:val="008E06F9"/>
    <w:rsid w:val="008E0DF1"/>
    <w:rsid w:val="008E11AD"/>
    <w:rsid w:val="008E25F7"/>
    <w:rsid w:val="008E2EB0"/>
    <w:rsid w:val="008E47AD"/>
    <w:rsid w:val="008E4AE9"/>
    <w:rsid w:val="008E597B"/>
    <w:rsid w:val="008E6F90"/>
    <w:rsid w:val="008E7805"/>
    <w:rsid w:val="008E7F71"/>
    <w:rsid w:val="008F109C"/>
    <w:rsid w:val="008F2E04"/>
    <w:rsid w:val="008F2E7A"/>
    <w:rsid w:val="008F5047"/>
    <w:rsid w:val="008F50D7"/>
    <w:rsid w:val="008F53FB"/>
    <w:rsid w:val="008F5CF4"/>
    <w:rsid w:val="0090117D"/>
    <w:rsid w:val="00901886"/>
    <w:rsid w:val="00902C27"/>
    <w:rsid w:val="009035C7"/>
    <w:rsid w:val="00905F7E"/>
    <w:rsid w:val="0090785C"/>
    <w:rsid w:val="00912FE4"/>
    <w:rsid w:val="00916594"/>
    <w:rsid w:val="00917DB5"/>
    <w:rsid w:val="00917DEA"/>
    <w:rsid w:val="00923125"/>
    <w:rsid w:val="00923BC0"/>
    <w:rsid w:val="00924366"/>
    <w:rsid w:val="009245EA"/>
    <w:rsid w:val="00925040"/>
    <w:rsid w:val="00925079"/>
    <w:rsid w:val="00925C03"/>
    <w:rsid w:val="00925F66"/>
    <w:rsid w:val="00926AF4"/>
    <w:rsid w:val="00926EDF"/>
    <w:rsid w:val="0092729C"/>
    <w:rsid w:val="00927B44"/>
    <w:rsid w:val="0093170D"/>
    <w:rsid w:val="00934344"/>
    <w:rsid w:val="00935D58"/>
    <w:rsid w:val="0093681E"/>
    <w:rsid w:val="0094022F"/>
    <w:rsid w:val="00940682"/>
    <w:rsid w:val="00941371"/>
    <w:rsid w:val="00942573"/>
    <w:rsid w:val="00945D1C"/>
    <w:rsid w:val="0094763A"/>
    <w:rsid w:val="009518CD"/>
    <w:rsid w:val="00952E9C"/>
    <w:rsid w:val="00953562"/>
    <w:rsid w:val="009537A8"/>
    <w:rsid w:val="009541F4"/>
    <w:rsid w:val="00954396"/>
    <w:rsid w:val="00955106"/>
    <w:rsid w:val="00956154"/>
    <w:rsid w:val="009569B5"/>
    <w:rsid w:val="00960B5F"/>
    <w:rsid w:val="00961703"/>
    <w:rsid w:val="00961DBC"/>
    <w:rsid w:val="0096227B"/>
    <w:rsid w:val="0096296C"/>
    <w:rsid w:val="00963122"/>
    <w:rsid w:val="009642B1"/>
    <w:rsid w:val="00966102"/>
    <w:rsid w:val="00966304"/>
    <w:rsid w:val="00966F68"/>
    <w:rsid w:val="0096730B"/>
    <w:rsid w:val="0096732E"/>
    <w:rsid w:val="00971552"/>
    <w:rsid w:val="00971652"/>
    <w:rsid w:val="00971AD7"/>
    <w:rsid w:val="0097359E"/>
    <w:rsid w:val="009737E0"/>
    <w:rsid w:val="009739A5"/>
    <w:rsid w:val="00973F33"/>
    <w:rsid w:val="0097430B"/>
    <w:rsid w:val="009743A6"/>
    <w:rsid w:val="009753C5"/>
    <w:rsid w:val="009768BA"/>
    <w:rsid w:val="00976C56"/>
    <w:rsid w:val="009810A6"/>
    <w:rsid w:val="00983733"/>
    <w:rsid w:val="0098741A"/>
    <w:rsid w:val="00987AAB"/>
    <w:rsid w:val="00987DC3"/>
    <w:rsid w:val="0099064F"/>
    <w:rsid w:val="00990DFB"/>
    <w:rsid w:val="00993676"/>
    <w:rsid w:val="00997FF7"/>
    <w:rsid w:val="009A024C"/>
    <w:rsid w:val="009A06DD"/>
    <w:rsid w:val="009A0DDF"/>
    <w:rsid w:val="009A1E82"/>
    <w:rsid w:val="009A213E"/>
    <w:rsid w:val="009A231B"/>
    <w:rsid w:val="009A535B"/>
    <w:rsid w:val="009A561E"/>
    <w:rsid w:val="009A62E7"/>
    <w:rsid w:val="009B0741"/>
    <w:rsid w:val="009B41B2"/>
    <w:rsid w:val="009B462D"/>
    <w:rsid w:val="009B656C"/>
    <w:rsid w:val="009B6C2D"/>
    <w:rsid w:val="009B7580"/>
    <w:rsid w:val="009B7BEE"/>
    <w:rsid w:val="009C0D6D"/>
    <w:rsid w:val="009C0E9D"/>
    <w:rsid w:val="009C1E02"/>
    <w:rsid w:val="009C42F0"/>
    <w:rsid w:val="009C5109"/>
    <w:rsid w:val="009C602D"/>
    <w:rsid w:val="009C618C"/>
    <w:rsid w:val="009C6CDB"/>
    <w:rsid w:val="009D0DF1"/>
    <w:rsid w:val="009D12DC"/>
    <w:rsid w:val="009D2088"/>
    <w:rsid w:val="009D232B"/>
    <w:rsid w:val="009D4E4A"/>
    <w:rsid w:val="009D7DDD"/>
    <w:rsid w:val="009D7ECE"/>
    <w:rsid w:val="009E01B3"/>
    <w:rsid w:val="009E044C"/>
    <w:rsid w:val="009E062C"/>
    <w:rsid w:val="009E0F5A"/>
    <w:rsid w:val="009E2504"/>
    <w:rsid w:val="009E33E2"/>
    <w:rsid w:val="009E4405"/>
    <w:rsid w:val="009E53C2"/>
    <w:rsid w:val="009E5747"/>
    <w:rsid w:val="009E7C37"/>
    <w:rsid w:val="009F1071"/>
    <w:rsid w:val="009F1983"/>
    <w:rsid w:val="009F2B31"/>
    <w:rsid w:val="009F3290"/>
    <w:rsid w:val="009F3ABA"/>
    <w:rsid w:val="009F7DD1"/>
    <w:rsid w:val="00A007B6"/>
    <w:rsid w:val="00A0084B"/>
    <w:rsid w:val="00A010B4"/>
    <w:rsid w:val="00A017DD"/>
    <w:rsid w:val="00A04DE9"/>
    <w:rsid w:val="00A05F0D"/>
    <w:rsid w:val="00A104D1"/>
    <w:rsid w:val="00A10C53"/>
    <w:rsid w:val="00A11062"/>
    <w:rsid w:val="00A1163B"/>
    <w:rsid w:val="00A1276A"/>
    <w:rsid w:val="00A129C7"/>
    <w:rsid w:val="00A13E76"/>
    <w:rsid w:val="00A13F1F"/>
    <w:rsid w:val="00A14027"/>
    <w:rsid w:val="00A147C8"/>
    <w:rsid w:val="00A15B0E"/>
    <w:rsid w:val="00A173CB"/>
    <w:rsid w:val="00A21C6D"/>
    <w:rsid w:val="00A24461"/>
    <w:rsid w:val="00A256B8"/>
    <w:rsid w:val="00A31204"/>
    <w:rsid w:val="00A33225"/>
    <w:rsid w:val="00A332B5"/>
    <w:rsid w:val="00A33310"/>
    <w:rsid w:val="00A34869"/>
    <w:rsid w:val="00A3675B"/>
    <w:rsid w:val="00A401EF"/>
    <w:rsid w:val="00A40A86"/>
    <w:rsid w:val="00A42CBF"/>
    <w:rsid w:val="00A43488"/>
    <w:rsid w:val="00A4452E"/>
    <w:rsid w:val="00A44EC0"/>
    <w:rsid w:val="00A4570A"/>
    <w:rsid w:val="00A46BB1"/>
    <w:rsid w:val="00A46DDA"/>
    <w:rsid w:val="00A47ECF"/>
    <w:rsid w:val="00A50239"/>
    <w:rsid w:val="00A513E8"/>
    <w:rsid w:val="00A52015"/>
    <w:rsid w:val="00A52553"/>
    <w:rsid w:val="00A56264"/>
    <w:rsid w:val="00A57E0D"/>
    <w:rsid w:val="00A62282"/>
    <w:rsid w:val="00A63397"/>
    <w:rsid w:val="00A6349B"/>
    <w:rsid w:val="00A63656"/>
    <w:rsid w:val="00A63984"/>
    <w:rsid w:val="00A63EC6"/>
    <w:rsid w:val="00A6425E"/>
    <w:rsid w:val="00A655A9"/>
    <w:rsid w:val="00A65DAE"/>
    <w:rsid w:val="00A65DD5"/>
    <w:rsid w:val="00A66381"/>
    <w:rsid w:val="00A66499"/>
    <w:rsid w:val="00A6652A"/>
    <w:rsid w:val="00A673BE"/>
    <w:rsid w:val="00A71DF5"/>
    <w:rsid w:val="00A73B07"/>
    <w:rsid w:val="00A74429"/>
    <w:rsid w:val="00A74F39"/>
    <w:rsid w:val="00A76525"/>
    <w:rsid w:val="00A80964"/>
    <w:rsid w:val="00A80F5A"/>
    <w:rsid w:val="00A82685"/>
    <w:rsid w:val="00A83EB8"/>
    <w:rsid w:val="00A85011"/>
    <w:rsid w:val="00A850D5"/>
    <w:rsid w:val="00A86186"/>
    <w:rsid w:val="00A91C96"/>
    <w:rsid w:val="00A9267D"/>
    <w:rsid w:val="00A9284E"/>
    <w:rsid w:val="00A9336A"/>
    <w:rsid w:val="00A96E52"/>
    <w:rsid w:val="00A97539"/>
    <w:rsid w:val="00A97FD2"/>
    <w:rsid w:val="00AA0736"/>
    <w:rsid w:val="00AA0F07"/>
    <w:rsid w:val="00AA1887"/>
    <w:rsid w:val="00AA2252"/>
    <w:rsid w:val="00AA23F9"/>
    <w:rsid w:val="00AA3B5A"/>
    <w:rsid w:val="00AA42DE"/>
    <w:rsid w:val="00AA482C"/>
    <w:rsid w:val="00AA677F"/>
    <w:rsid w:val="00AA7DBE"/>
    <w:rsid w:val="00AB2E6E"/>
    <w:rsid w:val="00AB2FB4"/>
    <w:rsid w:val="00AB32B9"/>
    <w:rsid w:val="00AB3C2E"/>
    <w:rsid w:val="00AB4BF8"/>
    <w:rsid w:val="00AC17A8"/>
    <w:rsid w:val="00AC1C2B"/>
    <w:rsid w:val="00AC22A7"/>
    <w:rsid w:val="00AC3B21"/>
    <w:rsid w:val="00AC3B5F"/>
    <w:rsid w:val="00AC4087"/>
    <w:rsid w:val="00AC4572"/>
    <w:rsid w:val="00AC5F5D"/>
    <w:rsid w:val="00AC725C"/>
    <w:rsid w:val="00AC7994"/>
    <w:rsid w:val="00AD37C2"/>
    <w:rsid w:val="00AD6998"/>
    <w:rsid w:val="00AD7BF5"/>
    <w:rsid w:val="00AE00B1"/>
    <w:rsid w:val="00AE033C"/>
    <w:rsid w:val="00AE1554"/>
    <w:rsid w:val="00AE27C1"/>
    <w:rsid w:val="00AE3084"/>
    <w:rsid w:val="00AE37FB"/>
    <w:rsid w:val="00AE4C77"/>
    <w:rsid w:val="00AE601F"/>
    <w:rsid w:val="00AE6DED"/>
    <w:rsid w:val="00AE7ACB"/>
    <w:rsid w:val="00AF2EAC"/>
    <w:rsid w:val="00AF473C"/>
    <w:rsid w:val="00AF4814"/>
    <w:rsid w:val="00AF495C"/>
    <w:rsid w:val="00AF4A08"/>
    <w:rsid w:val="00AF547C"/>
    <w:rsid w:val="00AF60B9"/>
    <w:rsid w:val="00AF6525"/>
    <w:rsid w:val="00B00FF1"/>
    <w:rsid w:val="00B0164E"/>
    <w:rsid w:val="00B01895"/>
    <w:rsid w:val="00B02334"/>
    <w:rsid w:val="00B02417"/>
    <w:rsid w:val="00B039CD"/>
    <w:rsid w:val="00B042FA"/>
    <w:rsid w:val="00B04632"/>
    <w:rsid w:val="00B06244"/>
    <w:rsid w:val="00B06B9A"/>
    <w:rsid w:val="00B07400"/>
    <w:rsid w:val="00B1037A"/>
    <w:rsid w:val="00B13F66"/>
    <w:rsid w:val="00B1674C"/>
    <w:rsid w:val="00B2049E"/>
    <w:rsid w:val="00B2051A"/>
    <w:rsid w:val="00B20D49"/>
    <w:rsid w:val="00B21001"/>
    <w:rsid w:val="00B21FC9"/>
    <w:rsid w:val="00B22026"/>
    <w:rsid w:val="00B22A92"/>
    <w:rsid w:val="00B23453"/>
    <w:rsid w:val="00B23BB6"/>
    <w:rsid w:val="00B244D0"/>
    <w:rsid w:val="00B26193"/>
    <w:rsid w:val="00B27D37"/>
    <w:rsid w:val="00B3026B"/>
    <w:rsid w:val="00B30305"/>
    <w:rsid w:val="00B3047F"/>
    <w:rsid w:val="00B318CD"/>
    <w:rsid w:val="00B3305F"/>
    <w:rsid w:val="00B33839"/>
    <w:rsid w:val="00B33A74"/>
    <w:rsid w:val="00B34C1B"/>
    <w:rsid w:val="00B34F17"/>
    <w:rsid w:val="00B368FC"/>
    <w:rsid w:val="00B36CA9"/>
    <w:rsid w:val="00B40A66"/>
    <w:rsid w:val="00B414FD"/>
    <w:rsid w:val="00B41FE8"/>
    <w:rsid w:val="00B4301F"/>
    <w:rsid w:val="00B447C7"/>
    <w:rsid w:val="00B4497C"/>
    <w:rsid w:val="00B44DB5"/>
    <w:rsid w:val="00B45248"/>
    <w:rsid w:val="00B45E20"/>
    <w:rsid w:val="00B479D6"/>
    <w:rsid w:val="00B51AEE"/>
    <w:rsid w:val="00B5345C"/>
    <w:rsid w:val="00B53DEB"/>
    <w:rsid w:val="00B53E82"/>
    <w:rsid w:val="00B55815"/>
    <w:rsid w:val="00B576D9"/>
    <w:rsid w:val="00B57AA7"/>
    <w:rsid w:val="00B610BA"/>
    <w:rsid w:val="00B62135"/>
    <w:rsid w:val="00B662BA"/>
    <w:rsid w:val="00B666FF"/>
    <w:rsid w:val="00B674B3"/>
    <w:rsid w:val="00B700B2"/>
    <w:rsid w:val="00B70D6F"/>
    <w:rsid w:val="00B7359C"/>
    <w:rsid w:val="00B81976"/>
    <w:rsid w:val="00B8254D"/>
    <w:rsid w:val="00B836CB"/>
    <w:rsid w:val="00B83F05"/>
    <w:rsid w:val="00B83FCA"/>
    <w:rsid w:val="00B84872"/>
    <w:rsid w:val="00B85690"/>
    <w:rsid w:val="00B86470"/>
    <w:rsid w:val="00B87784"/>
    <w:rsid w:val="00B90D3C"/>
    <w:rsid w:val="00B910F1"/>
    <w:rsid w:val="00B91828"/>
    <w:rsid w:val="00B93EC9"/>
    <w:rsid w:val="00B94074"/>
    <w:rsid w:val="00B94FBB"/>
    <w:rsid w:val="00B96A09"/>
    <w:rsid w:val="00B96A75"/>
    <w:rsid w:val="00BA0EF8"/>
    <w:rsid w:val="00BA23B7"/>
    <w:rsid w:val="00BA2C0A"/>
    <w:rsid w:val="00BA2C23"/>
    <w:rsid w:val="00BA36BD"/>
    <w:rsid w:val="00BA38A0"/>
    <w:rsid w:val="00BA43DC"/>
    <w:rsid w:val="00BA46B4"/>
    <w:rsid w:val="00BA4B6F"/>
    <w:rsid w:val="00BA5A78"/>
    <w:rsid w:val="00BA6E1A"/>
    <w:rsid w:val="00BA7082"/>
    <w:rsid w:val="00BA7759"/>
    <w:rsid w:val="00BB1CAE"/>
    <w:rsid w:val="00BB274E"/>
    <w:rsid w:val="00BB3404"/>
    <w:rsid w:val="00BB3A6B"/>
    <w:rsid w:val="00BB3C53"/>
    <w:rsid w:val="00BB3F49"/>
    <w:rsid w:val="00BB78F3"/>
    <w:rsid w:val="00BC1924"/>
    <w:rsid w:val="00BC4B69"/>
    <w:rsid w:val="00BC4C40"/>
    <w:rsid w:val="00BC5AF4"/>
    <w:rsid w:val="00BC623F"/>
    <w:rsid w:val="00BC7200"/>
    <w:rsid w:val="00BD1C21"/>
    <w:rsid w:val="00BD1C69"/>
    <w:rsid w:val="00BD25AE"/>
    <w:rsid w:val="00BD4539"/>
    <w:rsid w:val="00BD46C9"/>
    <w:rsid w:val="00BD481F"/>
    <w:rsid w:val="00BD4D57"/>
    <w:rsid w:val="00BE27C9"/>
    <w:rsid w:val="00BE3CE4"/>
    <w:rsid w:val="00BE3D94"/>
    <w:rsid w:val="00BE4280"/>
    <w:rsid w:val="00BE54E0"/>
    <w:rsid w:val="00BE5D7F"/>
    <w:rsid w:val="00BE6D3D"/>
    <w:rsid w:val="00BF0576"/>
    <w:rsid w:val="00BF16C3"/>
    <w:rsid w:val="00BF1AC3"/>
    <w:rsid w:val="00BF24F6"/>
    <w:rsid w:val="00BF502C"/>
    <w:rsid w:val="00C007C8"/>
    <w:rsid w:val="00C01E8B"/>
    <w:rsid w:val="00C01F01"/>
    <w:rsid w:val="00C02B25"/>
    <w:rsid w:val="00C06B98"/>
    <w:rsid w:val="00C07CF7"/>
    <w:rsid w:val="00C10E11"/>
    <w:rsid w:val="00C11187"/>
    <w:rsid w:val="00C120A2"/>
    <w:rsid w:val="00C16429"/>
    <w:rsid w:val="00C20BAD"/>
    <w:rsid w:val="00C20BFB"/>
    <w:rsid w:val="00C21126"/>
    <w:rsid w:val="00C22A40"/>
    <w:rsid w:val="00C22CC4"/>
    <w:rsid w:val="00C2300A"/>
    <w:rsid w:val="00C23FE3"/>
    <w:rsid w:val="00C24957"/>
    <w:rsid w:val="00C24CE1"/>
    <w:rsid w:val="00C2549A"/>
    <w:rsid w:val="00C25DD2"/>
    <w:rsid w:val="00C2710F"/>
    <w:rsid w:val="00C303A6"/>
    <w:rsid w:val="00C30425"/>
    <w:rsid w:val="00C316B6"/>
    <w:rsid w:val="00C3247C"/>
    <w:rsid w:val="00C33398"/>
    <w:rsid w:val="00C33BA0"/>
    <w:rsid w:val="00C36FC7"/>
    <w:rsid w:val="00C370DD"/>
    <w:rsid w:val="00C37359"/>
    <w:rsid w:val="00C37375"/>
    <w:rsid w:val="00C373FE"/>
    <w:rsid w:val="00C379DF"/>
    <w:rsid w:val="00C37D0A"/>
    <w:rsid w:val="00C4031C"/>
    <w:rsid w:val="00C40B3F"/>
    <w:rsid w:val="00C417C3"/>
    <w:rsid w:val="00C418EF"/>
    <w:rsid w:val="00C41F4E"/>
    <w:rsid w:val="00C42F00"/>
    <w:rsid w:val="00C43D7B"/>
    <w:rsid w:val="00C45414"/>
    <w:rsid w:val="00C455B6"/>
    <w:rsid w:val="00C45F46"/>
    <w:rsid w:val="00C45F8E"/>
    <w:rsid w:val="00C46B0B"/>
    <w:rsid w:val="00C47F5F"/>
    <w:rsid w:val="00C500EC"/>
    <w:rsid w:val="00C50BED"/>
    <w:rsid w:val="00C510AA"/>
    <w:rsid w:val="00C51215"/>
    <w:rsid w:val="00C514DE"/>
    <w:rsid w:val="00C51EA4"/>
    <w:rsid w:val="00C520C7"/>
    <w:rsid w:val="00C52C3F"/>
    <w:rsid w:val="00C53A97"/>
    <w:rsid w:val="00C5484C"/>
    <w:rsid w:val="00C55833"/>
    <w:rsid w:val="00C61D56"/>
    <w:rsid w:val="00C622F2"/>
    <w:rsid w:val="00C644E2"/>
    <w:rsid w:val="00C66D5A"/>
    <w:rsid w:val="00C66F68"/>
    <w:rsid w:val="00C676B8"/>
    <w:rsid w:val="00C7112F"/>
    <w:rsid w:val="00C71490"/>
    <w:rsid w:val="00C727C3"/>
    <w:rsid w:val="00C72EFC"/>
    <w:rsid w:val="00C7333F"/>
    <w:rsid w:val="00C7496F"/>
    <w:rsid w:val="00C75C94"/>
    <w:rsid w:val="00C76746"/>
    <w:rsid w:val="00C77953"/>
    <w:rsid w:val="00C77BF1"/>
    <w:rsid w:val="00C77E24"/>
    <w:rsid w:val="00C80C25"/>
    <w:rsid w:val="00C80EC9"/>
    <w:rsid w:val="00C82847"/>
    <w:rsid w:val="00C82854"/>
    <w:rsid w:val="00C83A55"/>
    <w:rsid w:val="00C84FC7"/>
    <w:rsid w:val="00C8573E"/>
    <w:rsid w:val="00C85F13"/>
    <w:rsid w:val="00C865C3"/>
    <w:rsid w:val="00C86A1E"/>
    <w:rsid w:val="00C86FC3"/>
    <w:rsid w:val="00C871DF"/>
    <w:rsid w:val="00C87622"/>
    <w:rsid w:val="00C87840"/>
    <w:rsid w:val="00C87E63"/>
    <w:rsid w:val="00C87FED"/>
    <w:rsid w:val="00C9078E"/>
    <w:rsid w:val="00C90FE9"/>
    <w:rsid w:val="00C917BB"/>
    <w:rsid w:val="00C948B4"/>
    <w:rsid w:val="00C95F4D"/>
    <w:rsid w:val="00C962C2"/>
    <w:rsid w:val="00C9630B"/>
    <w:rsid w:val="00C96857"/>
    <w:rsid w:val="00C96C41"/>
    <w:rsid w:val="00C96CC2"/>
    <w:rsid w:val="00C975EF"/>
    <w:rsid w:val="00C97F29"/>
    <w:rsid w:val="00CA1545"/>
    <w:rsid w:val="00CA188A"/>
    <w:rsid w:val="00CA2686"/>
    <w:rsid w:val="00CA334E"/>
    <w:rsid w:val="00CA52AA"/>
    <w:rsid w:val="00CA5FCF"/>
    <w:rsid w:val="00CA6011"/>
    <w:rsid w:val="00CB0CA0"/>
    <w:rsid w:val="00CB1B4B"/>
    <w:rsid w:val="00CB1C5D"/>
    <w:rsid w:val="00CB39E2"/>
    <w:rsid w:val="00CB5232"/>
    <w:rsid w:val="00CB69BF"/>
    <w:rsid w:val="00CB7F36"/>
    <w:rsid w:val="00CC19BC"/>
    <w:rsid w:val="00CC333A"/>
    <w:rsid w:val="00CC3CFE"/>
    <w:rsid w:val="00CC4711"/>
    <w:rsid w:val="00CC5085"/>
    <w:rsid w:val="00CC769A"/>
    <w:rsid w:val="00CC7C49"/>
    <w:rsid w:val="00CD0004"/>
    <w:rsid w:val="00CD13D6"/>
    <w:rsid w:val="00CD19C7"/>
    <w:rsid w:val="00CD5572"/>
    <w:rsid w:val="00CD5E4F"/>
    <w:rsid w:val="00CD64F9"/>
    <w:rsid w:val="00CD6D56"/>
    <w:rsid w:val="00CD750C"/>
    <w:rsid w:val="00CE0923"/>
    <w:rsid w:val="00CE13EA"/>
    <w:rsid w:val="00CE1508"/>
    <w:rsid w:val="00CE4317"/>
    <w:rsid w:val="00CE5FD3"/>
    <w:rsid w:val="00CF0BFF"/>
    <w:rsid w:val="00CF1BC1"/>
    <w:rsid w:val="00CF2C31"/>
    <w:rsid w:val="00CF5ADA"/>
    <w:rsid w:val="00D01318"/>
    <w:rsid w:val="00D018BC"/>
    <w:rsid w:val="00D019A2"/>
    <w:rsid w:val="00D01FF6"/>
    <w:rsid w:val="00D023E3"/>
    <w:rsid w:val="00D02649"/>
    <w:rsid w:val="00D02784"/>
    <w:rsid w:val="00D028A7"/>
    <w:rsid w:val="00D02D2D"/>
    <w:rsid w:val="00D03241"/>
    <w:rsid w:val="00D03F4C"/>
    <w:rsid w:val="00D0748A"/>
    <w:rsid w:val="00D10464"/>
    <w:rsid w:val="00D11969"/>
    <w:rsid w:val="00D12AEA"/>
    <w:rsid w:val="00D131F8"/>
    <w:rsid w:val="00D13686"/>
    <w:rsid w:val="00D14E5C"/>
    <w:rsid w:val="00D152B5"/>
    <w:rsid w:val="00D20008"/>
    <w:rsid w:val="00D200CB"/>
    <w:rsid w:val="00D20591"/>
    <w:rsid w:val="00D20BAF"/>
    <w:rsid w:val="00D20C76"/>
    <w:rsid w:val="00D218B6"/>
    <w:rsid w:val="00D21BDA"/>
    <w:rsid w:val="00D22423"/>
    <w:rsid w:val="00D241AD"/>
    <w:rsid w:val="00D2444E"/>
    <w:rsid w:val="00D24CB5"/>
    <w:rsid w:val="00D25423"/>
    <w:rsid w:val="00D27154"/>
    <w:rsid w:val="00D30EA1"/>
    <w:rsid w:val="00D31078"/>
    <w:rsid w:val="00D31309"/>
    <w:rsid w:val="00D31AF6"/>
    <w:rsid w:val="00D4096F"/>
    <w:rsid w:val="00D40A6D"/>
    <w:rsid w:val="00D428B7"/>
    <w:rsid w:val="00D42911"/>
    <w:rsid w:val="00D42EFA"/>
    <w:rsid w:val="00D43A4F"/>
    <w:rsid w:val="00D47533"/>
    <w:rsid w:val="00D50209"/>
    <w:rsid w:val="00D5083D"/>
    <w:rsid w:val="00D516D8"/>
    <w:rsid w:val="00D517A9"/>
    <w:rsid w:val="00D5217A"/>
    <w:rsid w:val="00D528EB"/>
    <w:rsid w:val="00D537FD"/>
    <w:rsid w:val="00D56E73"/>
    <w:rsid w:val="00D57FC2"/>
    <w:rsid w:val="00D603C8"/>
    <w:rsid w:val="00D605F2"/>
    <w:rsid w:val="00D60B60"/>
    <w:rsid w:val="00D61DCB"/>
    <w:rsid w:val="00D63688"/>
    <w:rsid w:val="00D665C3"/>
    <w:rsid w:val="00D6677D"/>
    <w:rsid w:val="00D70B39"/>
    <w:rsid w:val="00D71351"/>
    <w:rsid w:val="00D7194B"/>
    <w:rsid w:val="00D73777"/>
    <w:rsid w:val="00D73DB5"/>
    <w:rsid w:val="00D74218"/>
    <w:rsid w:val="00D74C16"/>
    <w:rsid w:val="00D76389"/>
    <w:rsid w:val="00D769FF"/>
    <w:rsid w:val="00D80076"/>
    <w:rsid w:val="00D801E5"/>
    <w:rsid w:val="00D81705"/>
    <w:rsid w:val="00D83964"/>
    <w:rsid w:val="00D83BEE"/>
    <w:rsid w:val="00D84149"/>
    <w:rsid w:val="00D848F6"/>
    <w:rsid w:val="00D859B6"/>
    <w:rsid w:val="00D866F5"/>
    <w:rsid w:val="00D87046"/>
    <w:rsid w:val="00D90968"/>
    <w:rsid w:val="00D921BE"/>
    <w:rsid w:val="00D94D97"/>
    <w:rsid w:val="00D95E09"/>
    <w:rsid w:val="00D96F5D"/>
    <w:rsid w:val="00D972DC"/>
    <w:rsid w:val="00D97DE6"/>
    <w:rsid w:val="00DA2478"/>
    <w:rsid w:val="00DA40BD"/>
    <w:rsid w:val="00DA6A35"/>
    <w:rsid w:val="00DA6CE5"/>
    <w:rsid w:val="00DB12B0"/>
    <w:rsid w:val="00DB211E"/>
    <w:rsid w:val="00DB4960"/>
    <w:rsid w:val="00DB5DD7"/>
    <w:rsid w:val="00DB764C"/>
    <w:rsid w:val="00DB7B56"/>
    <w:rsid w:val="00DC04A2"/>
    <w:rsid w:val="00DC1495"/>
    <w:rsid w:val="00DC15C6"/>
    <w:rsid w:val="00DC18F7"/>
    <w:rsid w:val="00DC392D"/>
    <w:rsid w:val="00DC3BAD"/>
    <w:rsid w:val="00DC47DA"/>
    <w:rsid w:val="00DC4E14"/>
    <w:rsid w:val="00DC567A"/>
    <w:rsid w:val="00DC6716"/>
    <w:rsid w:val="00DC67E9"/>
    <w:rsid w:val="00DC7B43"/>
    <w:rsid w:val="00DD01A8"/>
    <w:rsid w:val="00DD16C9"/>
    <w:rsid w:val="00DD1D4D"/>
    <w:rsid w:val="00DD20CF"/>
    <w:rsid w:val="00DD418A"/>
    <w:rsid w:val="00DD6342"/>
    <w:rsid w:val="00DE0D98"/>
    <w:rsid w:val="00DE2CF5"/>
    <w:rsid w:val="00DE2D0E"/>
    <w:rsid w:val="00DE2F0E"/>
    <w:rsid w:val="00DE5254"/>
    <w:rsid w:val="00DE57F5"/>
    <w:rsid w:val="00DE7C8C"/>
    <w:rsid w:val="00DF4E7E"/>
    <w:rsid w:val="00DF530A"/>
    <w:rsid w:val="00DF5A2E"/>
    <w:rsid w:val="00DF602C"/>
    <w:rsid w:val="00E0008B"/>
    <w:rsid w:val="00E0040C"/>
    <w:rsid w:val="00E010C7"/>
    <w:rsid w:val="00E01313"/>
    <w:rsid w:val="00E01A86"/>
    <w:rsid w:val="00E02562"/>
    <w:rsid w:val="00E02C81"/>
    <w:rsid w:val="00E02F45"/>
    <w:rsid w:val="00E03159"/>
    <w:rsid w:val="00E03266"/>
    <w:rsid w:val="00E0336B"/>
    <w:rsid w:val="00E03BCB"/>
    <w:rsid w:val="00E06B0E"/>
    <w:rsid w:val="00E07866"/>
    <w:rsid w:val="00E07E61"/>
    <w:rsid w:val="00E12D0B"/>
    <w:rsid w:val="00E13172"/>
    <w:rsid w:val="00E14AB5"/>
    <w:rsid w:val="00E154DB"/>
    <w:rsid w:val="00E154E2"/>
    <w:rsid w:val="00E15A9E"/>
    <w:rsid w:val="00E16718"/>
    <w:rsid w:val="00E16923"/>
    <w:rsid w:val="00E176B5"/>
    <w:rsid w:val="00E20D75"/>
    <w:rsid w:val="00E20F24"/>
    <w:rsid w:val="00E21764"/>
    <w:rsid w:val="00E21BE3"/>
    <w:rsid w:val="00E22F0D"/>
    <w:rsid w:val="00E2344E"/>
    <w:rsid w:val="00E259A1"/>
    <w:rsid w:val="00E25D61"/>
    <w:rsid w:val="00E25EFC"/>
    <w:rsid w:val="00E30CCD"/>
    <w:rsid w:val="00E310EF"/>
    <w:rsid w:val="00E3562A"/>
    <w:rsid w:val="00E35852"/>
    <w:rsid w:val="00E35ACC"/>
    <w:rsid w:val="00E4031D"/>
    <w:rsid w:val="00E403A6"/>
    <w:rsid w:val="00E4165D"/>
    <w:rsid w:val="00E42560"/>
    <w:rsid w:val="00E42CE0"/>
    <w:rsid w:val="00E430C5"/>
    <w:rsid w:val="00E43103"/>
    <w:rsid w:val="00E435EC"/>
    <w:rsid w:val="00E43DB3"/>
    <w:rsid w:val="00E45489"/>
    <w:rsid w:val="00E45CCF"/>
    <w:rsid w:val="00E470CB"/>
    <w:rsid w:val="00E538F8"/>
    <w:rsid w:val="00E545B1"/>
    <w:rsid w:val="00E55008"/>
    <w:rsid w:val="00E55C60"/>
    <w:rsid w:val="00E55CCB"/>
    <w:rsid w:val="00E57F2E"/>
    <w:rsid w:val="00E61016"/>
    <w:rsid w:val="00E61186"/>
    <w:rsid w:val="00E61D79"/>
    <w:rsid w:val="00E64C9F"/>
    <w:rsid w:val="00E662BB"/>
    <w:rsid w:val="00E66E89"/>
    <w:rsid w:val="00E66FA6"/>
    <w:rsid w:val="00E67B28"/>
    <w:rsid w:val="00E70F27"/>
    <w:rsid w:val="00E71798"/>
    <w:rsid w:val="00E71D51"/>
    <w:rsid w:val="00E727D5"/>
    <w:rsid w:val="00E75702"/>
    <w:rsid w:val="00E77313"/>
    <w:rsid w:val="00E77A02"/>
    <w:rsid w:val="00E800E7"/>
    <w:rsid w:val="00E80724"/>
    <w:rsid w:val="00E82395"/>
    <w:rsid w:val="00E8283A"/>
    <w:rsid w:val="00E832B5"/>
    <w:rsid w:val="00E835B0"/>
    <w:rsid w:val="00E836BC"/>
    <w:rsid w:val="00E849B1"/>
    <w:rsid w:val="00E85B05"/>
    <w:rsid w:val="00E86F35"/>
    <w:rsid w:val="00E90145"/>
    <w:rsid w:val="00E9199D"/>
    <w:rsid w:val="00E9474A"/>
    <w:rsid w:val="00E94C46"/>
    <w:rsid w:val="00E94FEF"/>
    <w:rsid w:val="00E9598C"/>
    <w:rsid w:val="00EA0CE1"/>
    <w:rsid w:val="00EA22DA"/>
    <w:rsid w:val="00EA2D51"/>
    <w:rsid w:val="00EA6944"/>
    <w:rsid w:val="00EB0045"/>
    <w:rsid w:val="00EB031A"/>
    <w:rsid w:val="00EB171E"/>
    <w:rsid w:val="00EB2381"/>
    <w:rsid w:val="00EB31E0"/>
    <w:rsid w:val="00EB3372"/>
    <w:rsid w:val="00EB33A9"/>
    <w:rsid w:val="00EB4788"/>
    <w:rsid w:val="00EB488D"/>
    <w:rsid w:val="00EB4B18"/>
    <w:rsid w:val="00EB5BB9"/>
    <w:rsid w:val="00EB73F4"/>
    <w:rsid w:val="00EB7686"/>
    <w:rsid w:val="00EB774B"/>
    <w:rsid w:val="00EC039B"/>
    <w:rsid w:val="00EC074E"/>
    <w:rsid w:val="00EC1C6E"/>
    <w:rsid w:val="00EC2C91"/>
    <w:rsid w:val="00EC3FE7"/>
    <w:rsid w:val="00EC4E8B"/>
    <w:rsid w:val="00EC6DBC"/>
    <w:rsid w:val="00EC72DB"/>
    <w:rsid w:val="00ED01F0"/>
    <w:rsid w:val="00ED263E"/>
    <w:rsid w:val="00ED42E7"/>
    <w:rsid w:val="00ED4664"/>
    <w:rsid w:val="00ED4A60"/>
    <w:rsid w:val="00ED609F"/>
    <w:rsid w:val="00ED6D21"/>
    <w:rsid w:val="00ED7E79"/>
    <w:rsid w:val="00EE0B4F"/>
    <w:rsid w:val="00EE5471"/>
    <w:rsid w:val="00EF2618"/>
    <w:rsid w:val="00EF3B82"/>
    <w:rsid w:val="00EF5D1F"/>
    <w:rsid w:val="00EF5DA3"/>
    <w:rsid w:val="00EF5FC9"/>
    <w:rsid w:val="00EF61FE"/>
    <w:rsid w:val="00EF74AF"/>
    <w:rsid w:val="00EF78A8"/>
    <w:rsid w:val="00F00242"/>
    <w:rsid w:val="00F00339"/>
    <w:rsid w:val="00F004D2"/>
    <w:rsid w:val="00F005CD"/>
    <w:rsid w:val="00F007EA"/>
    <w:rsid w:val="00F00E84"/>
    <w:rsid w:val="00F019A9"/>
    <w:rsid w:val="00F01D01"/>
    <w:rsid w:val="00F02072"/>
    <w:rsid w:val="00F0266A"/>
    <w:rsid w:val="00F03040"/>
    <w:rsid w:val="00F0304D"/>
    <w:rsid w:val="00F043C1"/>
    <w:rsid w:val="00F0633E"/>
    <w:rsid w:val="00F068DD"/>
    <w:rsid w:val="00F10B3B"/>
    <w:rsid w:val="00F1231D"/>
    <w:rsid w:val="00F12FAB"/>
    <w:rsid w:val="00F149E2"/>
    <w:rsid w:val="00F162B6"/>
    <w:rsid w:val="00F16821"/>
    <w:rsid w:val="00F2010C"/>
    <w:rsid w:val="00F20D9B"/>
    <w:rsid w:val="00F20F40"/>
    <w:rsid w:val="00F21EFC"/>
    <w:rsid w:val="00F2240F"/>
    <w:rsid w:val="00F22A7B"/>
    <w:rsid w:val="00F244EA"/>
    <w:rsid w:val="00F25583"/>
    <w:rsid w:val="00F256E3"/>
    <w:rsid w:val="00F264E5"/>
    <w:rsid w:val="00F26BAA"/>
    <w:rsid w:val="00F26DA6"/>
    <w:rsid w:val="00F3019D"/>
    <w:rsid w:val="00F30704"/>
    <w:rsid w:val="00F32F2C"/>
    <w:rsid w:val="00F33036"/>
    <w:rsid w:val="00F3317A"/>
    <w:rsid w:val="00F333E6"/>
    <w:rsid w:val="00F345B1"/>
    <w:rsid w:val="00F34D75"/>
    <w:rsid w:val="00F3503A"/>
    <w:rsid w:val="00F36407"/>
    <w:rsid w:val="00F36A02"/>
    <w:rsid w:val="00F3728D"/>
    <w:rsid w:val="00F3740D"/>
    <w:rsid w:val="00F37B42"/>
    <w:rsid w:val="00F45055"/>
    <w:rsid w:val="00F453AB"/>
    <w:rsid w:val="00F45F0C"/>
    <w:rsid w:val="00F463D8"/>
    <w:rsid w:val="00F50DD7"/>
    <w:rsid w:val="00F51B4B"/>
    <w:rsid w:val="00F53299"/>
    <w:rsid w:val="00F53FAC"/>
    <w:rsid w:val="00F545E0"/>
    <w:rsid w:val="00F54FDB"/>
    <w:rsid w:val="00F55DE3"/>
    <w:rsid w:val="00F56AFD"/>
    <w:rsid w:val="00F57C02"/>
    <w:rsid w:val="00F6085E"/>
    <w:rsid w:val="00F629FF"/>
    <w:rsid w:val="00F6404C"/>
    <w:rsid w:val="00F6418E"/>
    <w:rsid w:val="00F64518"/>
    <w:rsid w:val="00F672AD"/>
    <w:rsid w:val="00F678C2"/>
    <w:rsid w:val="00F70620"/>
    <w:rsid w:val="00F70C05"/>
    <w:rsid w:val="00F71DF0"/>
    <w:rsid w:val="00F71F8B"/>
    <w:rsid w:val="00F72F4E"/>
    <w:rsid w:val="00F756A8"/>
    <w:rsid w:val="00F75C40"/>
    <w:rsid w:val="00F7648A"/>
    <w:rsid w:val="00F76F52"/>
    <w:rsid w:val="00F800B4"/>
    <w:rsid w:val="00F81131"/>
    <w:rsid w:val="00F84D9F"/>
    <w:rsid w:val="00F865C8"/>
    <w:rsid w:val="00F86BF4"/>
    <w:rsid w:val="00F87267"/>
    <w:rsid w:val="00F8782B"/>
    <w:rsid w:val="00F90DB4"/>
    <w:rsid w:val="00F92EC8"/>
    <w:rsid w:val="00F9481D"/>
    <w:rsid w:val="00F97355"/>
    <w:rsid w:val="00F97ACD"/>
    <w:rsid w:val="00F97F0C"/>
    <w:rsid w:val="00FA0E62"/>
    <w:rsid w:val="00FA2441"/>
    <w:rsid w:val="00FA2E0B"/>
    <w:rsid w:val="00FA366B"/>
    <w:rsid w:val="00FA3AF4"/>
    <w:rsid w:val="00FA436D"/>
    <w:rsid w:val="00FA5BC7"/>
    <w:rsid w:val="00FA7B97"/>
    <w:rsid w:val="00FB050E"/>
    <w:rsid w:val="00FB0CCE"/>
    <w:rsid w:val="00FB0FFF"/>
    <w:rsid w:val="00FB10B4"/>
    <w:rsid w:val="00FB313A"/>
    <w:rsid w:val="00FB31CB"/>
    <w:rsid w:val="00FB423E"/>
    <w:rsid w:val="00FB4F78"/>
    <w:rsid w:val="00FB7210"/>
    <w:rsid w:val="00FC30CD"/>
    <w:rsid w:val="00FC366F"/>
    <w:rsid w:val="00FC40DF"/>
    <w:rsid w:val="00FC4762"/>
    <w:rsid w:val="00FC531A"/>
    <w:rsid w:val="00FC5639"/>
    <w:rsid w:val="00FD2516"/>
    <w:rsid w:val="00FD345B"/>
    <w:rsid w:val="00FD37CE"/>
    <w:rsid w:val="00FD4802"/>
    <w:rsid w:val="00FD53A4"/>
    <w:rsid w:val="00FD5E0E"/>
    <w:rsid w:val="00FD64AE"/>
    <w:rsid w:val="00FD7209"/>
    <w:rsid w:val="00FD7F75"/>
    <w:rsid w:val="00FE27EA"/>
    <w:rsid w:val="00FE2BC1"/>
    <w:rsid w:val="00FE335A"/>
    <w:rsid w:val="00FE4C1A"/>
    <w:rsid w:val="00FE5305"/>
    <w:rsid w:val="00FE5EFB"/>
    <w:rsid w:val="00FF2C71"/>
    <w:rsid w:val="00FF31A7"/>
    <w:rsid w:val="00FF3965"/>
    <w:rsid w:val="00FF45DA"/>
    <w:rsid w:val="00FF4E67"/>
    <w:rsid w:val="00FF4ECC"/>
    <w:rsid w:val="00FF705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2"/>
    </o:shapelayout>
  </w:shapeDefaults>
  <w:decimalSymbol w:val="."/>
  <w:listSeparator w:val=","/>
  <w14:docId w14:val="2A217D36"/>
  <w15:docId w15:val="{AB94C91D-04A5-1E44-845D-3C784CB5B4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平成明朝" w:hAnsi="Times" w:cs="Times New Roman"/>
        <w:kern w:val="2"/>
        <w:sz w:val="24"/>
        <w:szCs w:val="24"/>
        <w:lang w:val="en-US" w:eastAsia="ja-JP"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qFormat="1"/>
    <w:lsdException w:name="Colorful Grid" w:qFormat="1"/>
    <w:lsdException w:name="Light Shading Accent 1" w:qFormat="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qFormat="1"/>
    <w:lsdException w:name="Medium List 2 Accent 6" w:qFormat="1"/>
    <w:lsdException w:name="Medium Grid 1 Accent 6" w:qFormat="1"/>
    <w:lsdException w:name="Medium Grid 2 Accent 6" w:qFormat="1"/>
    <w:lsdException w:name="Medium Grid 3 Accent 6" w:qFormat="1"/>
    <w:lsdException w:name="Dark List Accent 6"/>
    <w:lsdException w:name="Colorful Shading Accent 6"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C514DE"/>
    <w:rPr>
      <w:rFonts w:ascii="Times New Roman" w:hAnsi="Times New Roman"/>
      <w:kern w:val="0"/>
      <w:lang w:val="en-GB"/>
    </w:rPr>
  </w:style>
  <w:style w:type="paragraph" w:styleId="1">
    <w:name w:val="heading 1"/>
    <w:basedOn w:val="a"/>
    <w:next w:val="a"/>
    <w:link w:val="10"/>
    <w:uiPriority w:val="9"/>
    <w:qFormat/>
    <w:pPr>
      <w:keepNext/>
      <w:widowControl w:val="0"/>
      <w:spacing w:line="480" w:lineRule="auto"/>
      <w:outlineLvl w:val="0"/>
    </w:pPr>
    <w:rPr>
      <w:rFonts w:ascii="Times" w:hAnsi="Times"/>
      <w:b/>
      <w:kern w:val="2"/>
    </w:rPr>
  </w:style>
  <w:style w:type="paragraph" w:styleId="2">
    <w:name w:val="heading 2"/>
    <w:basedOn w:val="a"/>
    <w:next w:val="a"/>
    <w:qFormat/>
    <w:pPr>
      <w:keepNext/>
      <w:widowControl w:val="0"/>
      <w:jc w:val="both"/>
      <w:outlineLvl w:val="1"/>
    </w:pPr>
    <w:rPr>
      <w:rFonts w:ascii="Times" w:hAnsi="Times"/>
      <w:b/>
      <w:kern w:val="2"/>
    </w:rPr>
  </w:style>
  <w:style w:type="paragraph" w:styleId="3">
    <w:name w:val="heading 3"/>
    <w:basedOn w:val="a"/>
    <w:next w:val="a"/>
    <w:qFormat/>
    <w:pPr>
      <w:keepNext/>
      <w:widowControl w:val="0"/>
      <w:spacing w:line="480" w:lineRule="auto"/>
      <w:outlineLvl w:val="2"/>
    </w:pPr>
    <w:rPr>
      <w:rFonts w:ascii="Times" w:hAnsi="Times"/>
      <w:b/>
      <w:i/>
      <w:kern w:val="2"/>
    </w:rPr>
  </w:style>
  <w:style w:type="paragraph" w:styleId="4">
    <w:name w:val="heading 4"/>
    <w:basedOn w:val="a"/>
    <w:next w:val="a"/>
    <w:qFormat/>
    <w:pPr>
      <w:keepNext/>
      <w:widowControl w:val="0"/>
      <w:jc w:val="both"/>
      <w:outlineLvl w:val="3"/>
    </w:pPr>
    <w:rPr>
      <w:rFonts w:ascii="Times" w:hAnsi="Times"/>
      <w:b/>
      <w:kern w:val="2"/>
      <w:sz w:val="28"/>
    </w:rPr>
  </w:style>
  <w:style w:type="paragraph" w:styleId="5">
    <w:name w:val="heading 5"/>
    <w:basedOn w:val="a"/>
    <w:next w:val="a"/>
    <w:qFormat/>
    <w:pPr>
      <w:keepNext/>
      <w:widowControl w:val="0"/>
      <w:jc w:val="both"/>
      <w:outlineLvl w:val="4"/>
    </w:pPr>
    <w:rPr>
      <w:rFonts w:ascii="Times" w:hAnsi="Times"/>
      <w:b/>
      <w:i/>
      <w:kern w:val="2"/>
    </w:rPr>
  </w:style>
  <w:style w:type="paragraph" w:styleId="6">
    <w:name w:val="heading 6"/>
    <w:basedOn w:val="a"/>
    <w:next w:val="a"/>
    <w:qFormat/>
    <w:pPr>
      <w:keepNext/>
      <w:widowControl w:val="0"/>
      <w:autoSpaceDE w:val="0"/>
      <w:autoSpaceDN w:val="0"/>
      <w:adjustRightInd w:val="0"/>
      <w:jc w:val="both"/>
      <w:outlineLvl w:val="5"/>
    </w:pPr>
    <w:rPr>
      <w:rFonts w:ascii="Helvetica" w:eastAsia="Osaka" w:hAnsi="Helvetica"/>
      <w:b/>
      <w:color w:val="000000"/>
      <w:kern w:val="2"/>
    </w:rPr>
  </w:style>
  <w:style w:type="paragraph" w:styleId="7">
    <w:name w:val="heading 7"/>
    <w:basedOn w:val="a"/>
    <w:next w:val="a"/>
    <w:qFormat/>
    <w:pPr>
      <w:keepNext/>
      <w:widowControl w:val="0"/>
      <w:jc w:val="both"/>
      <w:outlineLvl w:val="6"/>
    </w:pPr>
    <w:rPr>
      <w:rFonts w:ascii="Helvetica" w:hAnsi="Helvetica"/>
      <w:b/>
      <w:color w:val="000000"/>
      <w:kern w:val="2"/>
      <w:sz w:val="22"/>
    </w:rPr>
  </w:style>
  <w:style w:type="paragraph" w:styleId="8">
    <w:name w:val="heading 8"/>
    <w:basedOn w:val="a"/>
    <w:next w:val="a"/>
    <w:qFormat/>
    <w:pPr>
      <w:keepNext/>
      <w:widowControl w:val="0"/>
      <w:spacing w:line="360" w:lineRule="auto"/>
      <w:jc w:val="both"/>
      <w:outlineLvl w:val="7"/>
    </w:pPr>
    <w:rPr>
      <w:rFonts w:ascii="Times" w:hAnsi="Times"/>
      <w:b/>
      <w:i/>
      <w:kern w:val="2"/>
      <w:sz w:val="32"/>
    </w:rPr>
  </w:style>
  <w:style w:type="paragraph" w:styleId="9">
    <w:name w:val="heading 9"/>
    <w:basedOn w:val="a"/>
    <w:next w:val="a"/>
    <w:qFormat/>
    <w:pPr>
      <w:keepNext/>
      <w:widowControl w:val="0"/>
      <w:jc w:val="both"/>
      <w:outlineLvl w:val="8"/>
    </w:pPr>
    <w:rPr>
      <w:rFonts w:ascii="Helvetica" w:hAnsi="Helvetica"/>
      <w:b/>
      <w:color w:val="000000"/>
      <w:kern w:val="2"/>
      <w:sz w:val="1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semiHidden/>
    <w:rPr>
      <w:color w:val="0000FF"/>
      <w:u w:val="single"/>
    </w:rPr>
  </w:style>
  <w:style w:type="paragraph" w:styleId="a4">
    <w:name w:val="Document Map"/>
    <w:basedOn w:val="a"/>
    <w:semiHidden/>
    <w:pPr>
      <w:widowControl w:val="0"/>
      <w:shd w:val="clear" w:color="auto" w:fill="000080"/>
      <w:jc w:val="both"/>
    </w:pPr>
    <w:rPr>
      <w:rFonts w:ascii="Helvetica" w:eastAsia="平成角ゴシック" w:hAnsi="Helvetica"/>
      <w:kern w:val="2"/>
    </w:rPr>
  </w:style>
  <w:style w:type="character" w:styleId="a5">
    <w:name w:val="FollowedHyperlink"/>
    <w:semiHidden/>
    <w:rPr>
      <w:color w:val="800080"/>
      <w:u w:val="single"/>
    </w:rPr>
  </w:style>
  <w:style w:type="paragraph" w:styleId="a6">
    <w:name w:val="header"/>
    <w:basedOn w:val="a"/>
    <w:semiHidden/>
    <w:pPr>
      <w:widowControl w:val="0"/>
      <w:tabs>
        <w:tab w:val="center" w:pos="4252"/>
        <w:tab w:val="right" w:pos="8504"/>
      </w:tabs>
      <w:snapToGrid w:val="0"/>
      <w:jc w:val="both"/>
    </w:pPr>
    <w:rPr>
      <w:rFonts w:ascii="Times" w:hAnsi="Times"/>
      <w:kern w:val="2"/>
    </w:rPr>
  </w:style>
  <w:style w:type="paragraph" w:styleId="a7">
    <w:name w:val="footer"/>
    <w:basedOn w:val="a"/>
    <w:semiHidden/>
    <w:pPr>
      <w:widowControl w:val="0"/>
      <w:tabs>
        <w:tab w:val="center" w:pos="4252"/>
        <w:tab w:val="right" w:pos="8504"/>
      </w:tabs>
      <w:snapToGrid w:val="0"/>
      <w:jc w:val="both"/>
    </w:pPr>
    <w:rPr>
      <w:rFonts w:ascii="Times" w:hAnsi="Times"/>
      <w:kern w:val="2"/>
    </w:rPr>
  </w:style>
  <w:style w:type="paragraph" w:styleId="a8">
    <w:name w:val="Body Text"/>
    <w:basedOn w:val="a"/>
    <w:semiHidden/>
    <w:pPr>
      <w:widowControl w:val="0"/>
      <w:spacing w:line="480" w:lineRule="auto"/>
    </w:pPr>
    <w:rPr>
      <w:rFonts w:ascii="Times" w:hAnsi="Times"/>
      <w:kern w:val="2"/>
    </w:rPr>
  </w:style>
  <w:style w:type="paragraph" w:styleId="a9">
    <w:name w:val="Plain Text"/>
    <w:basedOn w:val="a"/>
    <w:semiHidden/>
  </w:style>
  <w:style w:type="paragraph" w:styleId="aa">
    <w:name w:val="Body Text Indent"/>
    <w:basedOn w:val="a"/>
    <w:semiHidden/>
    <w:pPr>
      <w:spacing w:line="480" w:lineRule="auto"/>
      <w:ind w:left="720" w:hanging="720"/>
    </w:pPr>
  </w:style>
  <w:style w:type="character" w:styleId="ab">
    <w:name w:val="page number"/>
    <w:basedOn w:val="a0"/>
    <w:semiHidden/>
  </w:style>
  <w:style w:type="paragraph" w:styleId="Web">
    <w:name w:val="Normal (Web)"/>
    <w:basedOn w:val="a"/>
    <w:uiPriority w:val="99"/>
    <w:unhideWhenUsed/>
    <w:pPr>
      <w:spacing w:before="100" w:beforeAutospacing="1" w:after="100" w:afterAutospacing="1"/>
    </w:pPr>
    <w:rPr>
      <w:rFonts w:ascii="ＭＳ Ｐゴシック" w:eastAsia="ＭＳ Ｐゴシック" w:hAnsi="ＭＳ Ｐゴシック"/>
      <w:color w:val="000000"/>
    </w:rPr>
  </w:style>
  <w:style w:type="paragraph" w:styleId="20">
    <w:name w:val="Body Text Indent 2"/>
    <w:basedOn w:val="a"/>
    <w:semiHidden/>
    <w:pPr>
      <w:autoSpaceDE w:val="0"/>
      <w:autoSpaceDN w:val="0"/>
      <w:adjustRightInd w:val="0"/>
      <w:spacing w:line="360" w:lineRule="auto"/>
      <w:ind w:firstLineChars="100" w:firstLine="240"/>
    </w:pPr>
  </w:style>
  <w:style w:type="paragraph" w:styleId="21">
    <w:name w:val="Body Text 2"/>
    <w:basedOn w:val="a"/>
    <w:semiHidden/>
    <w:pPr>
      <w:spacing w:line="480" w:lineRule="auto"/>
    </w:pPr>
    <w:rPr>
      <w:color w:val="0000FF"/>
    </w:rPr>
  </w:style>
  <w:style w:type="character" w:styleId="ac">
    <w:name w:val="Emphasis"/>
    <w:uiPriority w:val="20"/>
    <w:qFormat/>
    <w:rPr>
      <w:i/>
      <w:iCs/>
    </w:rPr>
  </w:style>
  <w:style w:type="paragraph" w:styleId="30">
    <w:name w:val="Body Text 3"/>
    <w:basedOn w:val="a"/>
    <w:semiHidden/>
    <w:rPr>
      <w:rFonts w:ascii="Helvetica" w:hAnsi="Helvetica"/>
      <w:b/>
      <w:color w:val="000000"/>
      <w:sz w:val="22"/>
    </w:rPr>
  </w:style>
  <w:style w:type="character" w:customStyle="1" w:styleId="volume">
    <w:name w:val="volume"/>
    <w:basedOn w:val="a0"/>
  </w:style>
  <w:style w:type="character" w:customStyle="1" w:styleId="issue">
    <w:name w:val="issue"/>
    <w:basedOn w:val="a0"/>
  </w:style>
  <w:style w:type="character" w:customStyle="1" w:styleId="pages">
    <w:name w:val="pages"/>
    <w:basedOn w:val="a0"/>
  </w:style>
  <w:style w:type="paragraph" w:styleId="ad">
    <w:name w:val="Balloon Text"/>
    <w:basedOn w:val="a"/>
    <w:semiHidden/>
    <w:pPr>
      <w:widowControl w:val="0"/>
      <w:jc w:val="both"/>
    </w:pPr>
    <w:rPr>
      <w:rFonts w:ascii="ヒラギノ角ゴ Pro W3" w:eastAsia="ヒラギノ角ゴ Pro W3" w:hAnsi="Times"/>
      <w:kern w:val="2"/>
      <w:sz w:val="18"/>
      <w:szCs w:val="18"/>
    </w:rPr>
  </w:style>
  <w:style w:type="table" w:styleId="ae">
    <w:name w:val="Table Grid"/>
    <w:basedOn w:val="a1"/>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10">
    <w:name w:val="見出し 1 (文字)"/>
    <w:link w:val="1"/>
    <w:uiPriority w:val="9"/>
    <w:rPr>
      <w:b/>
      <w:kern w:val="2"/>
      <w:sz w:val="24"/>
    </w:rPr>
  </w:style>
  <w:style w:type="paragraph" w:customStyle="1" w:styleId="authlist">
    <w:name w:val="auth_list"/>
    <w:basedOn w:val="a"/>
    <w:pPr>
      <w:spacing w:before="100" w:beforeAutospacing="1" w:after="100" w:afterAutospacing="1"/>
    </w:pPr>
    <w:rPr>
      <w:rFonts w:ascii="ＭＳ Ｐゴシック" w:eastAsia="ＭＳ Ｐゴシック" w:hAnsi="ＭＳ Ｐゴシック" w:cs="ＭＳ Ｐゴシック"/>
    </w:rPr>
  </w:style>
  <w:style w:type="character" w:styleId="af">
    <w:name w:val="annotation reference"/>
    <w:rPr>
      <w:sz w:val="18"/>
      <w:szCs w:val="18"/>
    </w:rPr>
  </w:style>
  <w:style w:type="paragraph" w:styleId="af0">
    <w:name w:val="annotation text"/>
    <w:basedOn w:val="a"/>
    <w:link w:val="af1"/>
    <w:pPr>
      <w:widowControl w:val="0"/>
    </w:pPr>
    <w:rPr>
      <w:rFonts w:ascii="Times" w:hAnsi="Times"/>
      <w:kern w:val="2"/>
    </w:rPr>
  </w:style>
  <w:style w:type="character" w:customStyle="1" w:styleId="af1">
    <w:name w:val="コメント文字列 (文字)"/>
    <w:link w:val="af0"/>
    <w:rPr>
      <w:kern w:val="2"/>
      <w:sz w:val="24"/>
    </w:rPr>
  </w:style>
  <w:style w:type="paragraph" w:styleId="af2">
    <w:name w:val="annotation subject"/>
    <w:basedOn w:val="af0"/>
    <w:next w:val="af0"/>
    <w:link w:val="af3"/>
    <w:rPr>
      <w:b/>
      <w:bCs/>
    </w:rPr>
  </w:style>
  <w:style w:type="character" w:customStyle="1" w:styleId="af3">
    <w:name w:val="コメント内容 (文字)"/>
    <w:link w:val="af2"/>
    <w:rPr>
      <w:b/>
      <w:bCs/>
      <w:kern w:val="2"/>
      <w:sz w:val="24"/>
    </w:rPr>
  </w:style>
  <w:style w:type="character" w:styleId="af4">
    <w:name w:val="line number"/>
    <w:basedOn w:val="a0"/>
  </w:style>
  <w:style w:type="paragraph" w:styleId="af5">
    <w:name w:val="List Paragraph"/>
    <w:basedOn w:val="a"/>
    <w:uiPriority w:val="34"/>
    <w:qFormat/>
    <w:pPr>
      <w:widowControl w:val="0"/>
      <w:ind w:leftChars="400" w:left="960"/>
      <w:jc w:val="both"/>
    </w:pPr>
    <w:rPr>
      <w:rFonts w:ascii="Times" w:hAnsi="Times"/>
      <w:kern w:val="2"/>
    </w:rPr>
  </w:style>
  <w:style w:type="paragraph" w:styleId="af6">
    <w:name w:val="Revision"/>
    <w:hidden/>
    <w:semiHidden/>
  </w:style>
  <w:style w:type="character" w:customStyle="1" w:styleId="apple-converted-space">
    <w:name w:val="apple-converted-space"/>
    <w:basedOn w:val="a0"/>
    <w:rsid w:val="005A2A5F"/>
  </w:style>
  <w:style w:type="character" w:styleId="af7">
    <w:name w:val="Strong"/>
    <w:basedOn w:val="a0"/>
    <w:uiPriority w:val="22"/>
    <w:qFormat/>
    <w:rsid w:val="00023CFC"/>
    <w:rPr>
      <w:b/>
      <w:bCs/>
    </w:rPr>
  </w:style>
  <w:style w:type="paragraph" w:customStyle="1" w:styleId="EndNoteBibliographyTitle">
    <w:name w:val="EndNote Bibliography Title"/>
    <w:basedOn w:val="a"/>
    <w:rsid w:val="00F64518"/>
    <w:pPr>
      <w:widowControl w:val="0"/>
      <w:jc w:val="center"/>
    </w:pPr>
    <w:rPr>
      <w:rFonts w:ascii="Times" w:hAnsi="Times"/>
      <w:kern w:val="2"/>
    </w:rPr>
  </w:style>
  <w:style w:type="paragraph" w:customStyle="1" w:styleId="EndNoteBibliography">
    <w:name w:val="EndNote Bibliography"/>
    <w:basedOn w:val="a"/>
    <w:rsid w:val="00F64518"/>
    <w:pPr>
      <w:widowControl w:val="0"/>
      <w:jc w:val="both"/>
    </w:pPr>
    <w:rPr>
      <w:rFonts w:ascii="Times" w:hAnsi="Times"/>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98797">
      <w:bodyDiv w:val="1"/>
      <w:marLeft w:val="0"/>
      <w:marRight w:val="0"/>
      <w:marTop w:val="0"/>
      <w:marBottom w:val="0"/>
      <w:divBdr>
        <w:top w:val="none" w:sz="0" w:space="0" w:color="auto"/>
        <w:left w:val="none" w:sz="0" w:space="0" w:color="auto"/>
        <w:bottom w:val="none" w:sz="0" w:space="0" w:color="auto"/>
        <w:right w:val="none" w:sz="0" w:space="0" w:color="auto"/>
      </w:divBdr>
      <w:divsChild>
        <w:div w:id="1473593021">
          <w:marLeft w:val="0"/>
          <w:marRight w:val="0"/>
          <w:marTop w:val="0"/>
          <w:marBottom w:val="0"/>
          <w:divBdr>
            <w:top w:val="none" w:sz="0" w:space="0" w:color="auto"/>
            <w:left w:val="none" w:sz="0" w:space="0" w:color="auto"/>
            <w:bottom w:val="none" w:sz="0" w:space="0" w:color="auto"/>
            <w:right w:val="none" w:sz="0" w:space="0" w:color="auto"/>
          </w:divBdr>
          <w:divsChild>
            <w:div w:id="525410258">
              <w:marLeft w:val="0"/>
              <w:marRight w:val="0"/>
              <w:marTop w:val="0"/>
              <w:marBottom w:val="0"/>
              <w:divBdr>
                <w:top w:val="none" w:sz="0" w:space="0" w:color="auto"/>
                <w:left w:val="none" w:sz="0" w:space="0" w:color="auto"/>
                <w:bottom w:val="none" w:sz="0" w:space="0" w:color="auto"/>
                <w:right w:val="none" w:sz="0" w:space="0" w:color="auto"/>
              </w:divBdr>
              <w:divsChild>
                <w:div w:id="32605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11802">
      <w:bodyDiv w:val="1"/>
      <w:marLeft w:val="0"/>
      <w:marRight w:val="0"/>
      <w:marTop w:val="0"/>
      <w:marBottom w:val="0"/>
      <w:divBdr>
        <w:top w:val="none" w:sz="0" w:space="0" w:color="auto"/>
        <w:left w:val="none" w:sz="0" w:space="0" w:color="auto"/>
        <w:bottom w:val="none" w:sz="0" w:space="0" w:color="auto"/>
        <w:right w:val="none" w:sz="0" w:space="0" w:color="auto"/>
      </w:divBdr>
    </w:div>
    <w:div w:id="72774855">
      <w:bodyDiv w:val="1"/>
      <w:marLeft w:val="0"/>
      <w:marRight w:val="0"/>
      <w:marTop w:val="0"/>
      <w:marBottom w:val="0"/>
      <w:divBdr>
        <w:top w:val="none" w:sz="0" w:space="0" w:color="auto"/>
        <w:left w:val="none" w:sz="0" w:space="0" w:color="auto"/>
        <w:bottom w:val="none" w:sz="0" w:space="0" w:color="auto"/>
        <w:right w:val="none" w:sz="0" w:space="0" w:color="auto"/>
      </w:divBdr>
    </w:div>
    <w:div w:id="101078433">
      <w:bodyDiv w:val="1"/>
      <w:marLeft w:val="0"/>
      <w:marRight w:val="0"/>
      <w:marTop w:val="0"/>
      <w:marBottom w:val="0"/>
      <w:divBdr>
        <w:top w:val="none" w:sz="0" w:space="0" w:color="auto"/>
        <w:left w:val="none" w:sz="0" w:space="0" w:color="auto"/>
        <w:bottom w:val="none" w:sz="0" w:space="0" w:color="auto"/>
        <w:right w:val="none" w:sz="0" w:space="0" w:color="auto"/>
      </w:divBdr>
    </w:div>
    <w:div w:id="129325693">
      <w:bodyDiv w:val="1"/>
      <w:marLeft w:val="0"/>
      <w:marRight w:val="0"/>
      <w:marTop w:val="0"/>
      <w:marBottom w:val="0"/>
      <w:divBdr>
        <w:top w:val="none" w:sz="0" w:space="0" w:color="auto"/>
        <w:left w:val="none" w:sz="0" w:space="0" w:color="auto"/>
        <w:bottom w:val="none" w:sz="0" w:space="0" w:color="auto"/>
        <w:right w:val="none" w:sz="0" w:space="0" w:color="auto"/>
      </w:divBdr>
    </w:div>
    <w:div w:id="214893650">
      <w:bodyDiv w:val="1"/>
      <w:marLeft w:val="0"/>
      <w:marRight w:val="0"/>
      <w:marTop w:val="0"/>
      <w:marBottom w:val="0"/>
      <w:divBdr>
        <w:top w:val="none" w:sz="0" w:space="0" w:color="auto"/>
        <w:left w:val="none" w:sz="0" w:space="0" w:color="auto"/>
        <w:bottom w:val="none" w:sz="0" w:space="0" w:color="auto"/>
        <w:right w:val="none" w:sz="0" w:space="0" w:color="auto"/>
      </w:divBdr>
    </w:div>
    <w:div w:id="258409980">
      <w:bodyDiv w:val="1"/>
      <w:marLeft w:val="0"/>
      <w:marRight w:val="0"/>
      <w:marTop w:val="0"/>
      <w:marBottom w:val="0"/>
      <w:divBdr>
        <w:top w:val="none" w:sz="0" w:space="0" w:color="auto"/>
        <w:left w:val="none" w:sz="0" w:space="0" w:color="auto"/>
        <w:bottom w:val="none" w:sz="0" w:space="0" w:color="auto"/>
        <w:right w:val="none" w:sz="0" w:space="0" w:color="auto"/>
      </w:divBdr>
    </w:div>
    <w:div w:id="259220379">
      <w:bodyDiv w:val="1"/>
      <w:marLeft w:val="0"/>
      <w:marRight w:val="0"/>
      <w:marTop w:val="0"/>
      <w:marBottom w:val="0"/>
      <w:divBdr>
        <w:top w:val="none" w:sz="0" w:space="0" w:color="auto"/>
        <w:left w:val="none" w:sz="0" w:space="0" w:color="auto"/>
        <w:bottom w:val="none" w:sz="0" w:space="0" w:color="auto"/>
        <w:right w:val="none" w:sz="0" w:space="0" w:color="auto"/>
      </w:divBdr>
    </w:div>
    <w:div w:id="266157362">
      <w:bodyDiv w:val="1"/>
      <w:marLeft w:val="0"/>
      <w:marRight w:val="0"/>
      <w:marTop w:val="0"/>
      <w:marBottom w:val="0"/>
      <w:divBdr>
        <w:top w:val="none" w:sz="0" w:space="0" w:color="auto"/>
        <w:left w:val="none" w:sz="0" w:space="0" w:color="auto"/>
        <w:bottom w:val="none" w:sz="0" w:space="0" w:color="auto"/>
        <w:right w:val="none" w:sz="0" w:space="0" w:color="auto"/>
      </w:divBdr>
    </w:div>
    <w:div w:id="284045256">
      <w:bodyDiv w:val="1"/>
      <w:marLeft w:val="0"/>
      <w:marRight w:val="0"/>
      <w:marTop w:val="0"/>
      <w:marBottom w:val="0"/>
      <w:divBdr>
        <w:top w:val="none" w:sz="0" w:space="0" w:color="auto"/>
        <w:left w:val="none" w:sz="0" w:space="0" w:color="auto"/>
        <w:bottom w:val="none" w:sz="0" w:space="0" w:color="auto"/>
        <w:right w:val="none" w:sz="0" w:space="0" w:color="auto"/>
      </w:divBdr>
    </w:div>
    <w:div w:id="302200047">
      <w:bodyDiv w:val="1"/>
      <w:marLeft w:val="0"/>
      <w:marRight w:val="0"/>
      <w:marTop w:val="0"/>
      <w:marBottom w:val="0"/>
      <w:divBdr>
        <w:top w:val="none" w:sz="0" w:space="0" w:color="auto"/>
        <w:left w:val="none" w:sz="0" w:space="0" w:color="auto"/>
        <w:bottom w:val="none" w:sz="0" w:space="0" w:color="auto"/>
        <w:right w:val="none" w:sz="0" w:space="0" w:color="auto"/>
      </w:divBdr>
    </w:div>
    <w:div w:id="358513600">
      <w:bodyDiv w:val="1"/>
      <w:marLeft w:val="0"/>
      <w:marRight w:val="0"/>
      <w:marTop w:val="0"/>
      <w:marBottom w:val="0"/>
      <w:divBdr>
        <w:top w:val="none" w:sz="0" w:space="0" w:color="auto"/>
        <w:left w:val="none" w:sz="0" w:space="0" w:color="auto"/>
        <w:bottom w:val="none" w:sz="0" w:space="0" w:color="auto"/>
        <w:right w:val="none" w:sz="0" w:space="0" w:color="auto"/>
      </w:divBdr>
    </w:div>
    <w:div w:id="410321770">
      <w:bodyDiv w:val="1"/>
      <w:marLeft w:val="0"/>
      <w:marRight w:val="0"/>
      <w:marTop w:val="0"/>
      <w:marBottom w:val="0"/>
      <w:divBdr>
        <w:top w:val="none" w:sz="0" w:space="0" w:color="auto"/>
        <w:left w:val="none" w:sz="0" w:space="0" w:color="auto"/>
        <w:bottom w:val="none" w:sz="0" w:space="0" w:color="auto"/>
        <w:right w:val="none" w:sz="0" w:space="0" w:color="auto"/>
      </w:divBdr>
      <w:divsChild>
        <w:div w:id="996347822">
          <w:marLeft w:val="0"/>
          <w:marRight w:val="0"/>
          <w:marTop w:val="0"/>
          <w:marBottom w:val="0"/>
          <w:divBdr>
            <w:top w:val="none" w:sz="0" w:space="0" w:color="auto"/>
            <w:left w:val="none" w:sz="0" w:space="0" w:color="auto"/>
            <w:bottom w:val="none" w:sz="0" w:space="0" w:color="auto"/>
            <w:right w:val="none" w:sz="0" w:space="0" w:color="auto"/>
          </w:divBdr>
        </w:div>
        <w:div w:id="1850556235">
          <w:marLeft w:val="0"/>
          <w:marRight w:val="0"/>
          <w:marTop w:val="0"/>
          <w:marBottom w:val="0"/>
          <w:divBdr>
            <w:top w:val="none" w:sz="0" w:space="0" w:color="auto"/>
            <w:left w:val="none" w:sz="0" w:space="0" w:color="auto"/>
            <w:bottom w:val="none" w:sz="0" w:space="0" w:color="auto"/>
            <w:right w:val="none" w:sz="0" w:space="0" w:color="auto"/>
          </w:divBdr>
        </w:div>
      </w:divsChild>
    </w:div>
    <w:div w:id="428552085">
      <w:bodyDiv w:val="1"/>
      <w:marLeft w:val="0"/>
      <w:marRight w:val="0"/>
      <w:marTop w:val="0"/>
      <w:marBottom w:val="0"/>
      <w:divBdr>
        <w:top w:val="none" w:sz="0" w:space="0" w:color="auto"/>
        <w:left w:val="none" w:sz="0" w:space="0" w:color="auto"/>
        <w:bottom w:val="none" w:sz="0" w:space="0" w:color="auto"/>
        <w:right w:val="none" w:sz="0" w:space="0" w:color="auto"/>
      </w:divBdr>
      <w:divsChild>
        <w:div w:id="69692806">
          <w:marLeft w:val="0"/>
          <w:marRight w:val="0"/>
          <w:marTop w:val="0"/>
          <w:marBottom w:val="0"/>
          <w:divBdr>
            <w:top w:val="none" w:sz="0" w:space="0" w:color="auto"/>
            <w:left w:val="none" w:sz="0" w:space="0" w:color="auto"/>
            <w:bottom w:val="none" w:sz="0" w:space="0" w:color="auto"/>
            <w:right w:val="none" w:sz="0" w:space="0" w:color="auto"/>
          </w:divBdr>
        </w:div>
        <w:div w:id="1723283297">
          <w:marLeft w:val="0"/>
          <w:marRight w:val="0"/>
          <w:marTop w:val="0"/>
          <w:marBottom w:val="0"/>
          <w:divBdr>
            <w:top w:val="none" w:sz="0" w:space="0" w:color="auto"/>
            <w:left w:val="none" w:sz="0" w:space="0" w:color="auto"/>
            <w:bottom w:val="none" w:sz="0" w:space="0" w:color="auto"/>
            <w:right w:val="none" w:sz="0" w:space="0" w:color="auto"/>
          </w:divBdr>
        </w:div>
      </w:divsChild>
    </w:div>
    <w:div w:id="473572138">
      <w:bodyDiv w:val="1"/>
      <w:marLeft w:val="0"/>
      <w:marRight w:val="0"/>
      <w:marTop w:val="0"/>
      <w:marBottom w:val="0"/>
      <w:divBdr>
        <w:top w:val="none" w:sz="0" w:space="0" w:color="auto"/>
        <w:left w:val="none" w:sz="0" w:space="0" w:color="auto"/>
        <w:bottom w:val="none" w:sz="0" w:space="0" w:color="auto"/>
        <w:right w:val="none" w:sz="0" w:space="0" w:color="auto"/>
      </w:divBdr>
    </w:div>
    <w:div w:id="505948572">
      <w:bodyDiv w:val="1"/>
      <w:marLeft w:val="0"/>
      <w:marRight w:val="0"/>
      <w:marTop w:val="0"/>
      <w:marBottom w:val="0"/>
      <w:divBdr>
        <w:top w:val="none" w:sz="0" w:space="0" w:color="auto"/>
        <w:left w:val="none" w:sz="0" w:space="0" w:color="auto"/>
        <w:bottom w:val="none" w:sz="0" w:space="0" w:color="auto"/>
        <w:right w:val="none" w:sz="0" w:space="0" w:color="auto"/>
      </w:divBdr>
    </w:div>
    <w:div w:id="513374160">
      <w:bodyDiv w:val="1"/>
      <w:marLeft w:val="0"/>
      <w:marRight w:val="0"/>
      <w:marTop w:val="0"/>
      <w:marBottom w:val="0"/>
      <w:divBdr>
        <w:top w:val="none" w:sz="0" w:space="0" w:color="auto"/>
        <w:left w:val="none" w:sz="0" w:space="0" w:color="auto"/>
        <w:bottom w:val="none" w:sz="0" w:space="0" w:color="auto"/>
        <w:right w:val="none" w:sz="0" w:space="0" w:color="auto"/>
      </w:divBdr>
    </w:div>
    <w:div w:id="655838748">
      <w:bodyDiv w:val="1"/>
      <w:marLeft w:val="0"/>
      <w:marRight w:val="0"/>
      <w:marTop w:val="0"/>
      <w:marBottom w:val="0"/>
      <w:divBdr>
        <w:top w:val="none" w:sz="0" w:space="0" w:color="auto"/>
        <w:left w:val="none" w:sz="0" w:space="0" w:color="auto"/>
        <w:bottom w:val="none" w:sz="0" w:space="0" w:color="auto"/>
        <w:right w:val="none" w:sz="0" w:space="0" w:color="auto"/>
      </w:divBdr>
    </w:div>
    <w:div w:id="661155778">
      <w:bodyDiv w:val="1"/>
      <w:marLeft w:val="0"/>
      <w:marRight w:val="0"/>
      <w:marTop w:val="0"/>
      <w:marBottom w:val="0"/>
      <w:divBdr>
        <w:top w:val="none" w:sz="0" w:space="0" w:color="auto"/>
        <w:left w:val="none" w:sz="0" w:space="0" w:color="auto"/>
        <w:bottom w:val="none" w:sz="0" w:space="0" w:color="auto"/>
        <w:right w:val="none" w:sz="0" w:space="0" w:color="auto"/>
      </w:divBdr>
    </w:div>
    <w:div w:id="680395501">
      <w:bodyDiv w:val="1"/>
      <w:marLeft w:val="0"/>
      <w:marRight w:val="0"/>
      <w:marTop w:val="0"/>
      <w:marBottom w:val="0"/>
      <w:divBdr>
        <w:top w:val="none" w:sz="0" w:space="0" w:color="auto"/>
        <w:left w:val="none" w:sz="0" w:space="0" w:color="auto"/>
        <w:bottom w:val="none" w:sz="0" w:space="0" w:color="auto"/>
        <w:right w:val="none" w:sz="0" w:space="0" w:color="auto"/>
      </w:divBdr>
    </w:div>
    <w:div w:id="686105602">
      <w:bodyDiv w:val="1"/>
      <w:marLeft w:val="0"/>
      <w:marRight w:val="0"/>
      <w:marTop w:val="0"/>
      <w:marBottom w:val="0"/>
      <w:divBdr>
        <w:top w:val="none" w:sz="0" w:space="0" w:color="auto"/>
        <w:left w:val="none" w:sz="0" w:space="0" w:color="auto"/>
        <w:bottom w:val="none" w:sz="0" w:space="0" w:color="auto"/>
        <w:right w:val="none" w:sz="0" w:space="0" w:color="auto"/>
      </w:divBdr>
    </w:div>
    <w:div w:id="688487326">
      <w:bodyDiv w:val="1"/>
      <w:marLeft w:val="0"/>
      <w:marRight w:val="0"/>
      <w:marTop w:val="0"/>
      <w:marBottom w:val="0"/>
      <w:divBdr>
        <w:top w:val="none" w:sz="0" w:space="0" w:color="auto"/>
        <w:left w:val="none" w:sz="0" w:space="0" w:color="auto"/>
        <w:bottom w:val="none" w:sz="0" w:space="0" w:color="auto"/>
        <w:right w:val="none" w:sz="0" w:space="0" w:color="auto"/>
      </w:divBdr>
    </w:div>
    <w:div w:id="699159823">
      <w:bodyDiv w:val="1"/>
      <w:marLeft w:val="0"/>
      <w:marRight w:val="0"/>
      <w:marTop w:val="0"/>
      <w:marBottom w:val="0"/>
      <w:divBdr>
        <w:top w:val="none" w:sz="0" w:space="0" w:color="auto"/>
        <w:left w:val="none" w:sz="0" w:space="0" w:color="auto"/>
        <w:bottom w:val="none" w:sz="0" w:space="0" w:color="auto"/>
        <w:right w:val="none" w:sz="0" w:space="0" w:color="auto"/>
      </w:divBdr>
    </w:div>
    <w:div w:id="776103541">
      <w:bodyDiv w:val="1"/>
      <w:marLeft w:val="0"/>
      <w:marRight w:val="0"/>
      <w:marTop w:val="0"/>
      <w:marBottom w:val="0"/>
      <w:divBdr>
        <w:top w:val="none" w:sz="0" w:space="0" w:color="auto"/>
        <w:left w:val="none" w:sz="0" w:space="0" w:color="auto"/>
        <w:bottom w:val="none" w:sz="0" w:space="0" w:color="auto"/>
        <w:right w:val="none" w:sz="0" w:space="0" w:color="auto"/>
      </w:divBdr>
    </w:div>
    <w:div w:id="813176211">
      <w:bodyDiv w:val="1"/>
      <w:marLeft w:val="0"/>
      <w:marRight w:val="0"/>
      <w:marTop w:val="0"/>
      <w:marBottom w:val="0"/>
      <w:divBdr>
        <w:top w:val="none" w:sz="0" w:space="0" w:color="auto"/>
        <w:left w:val="none" w:sz="0" w:space="0" w:color="auto"/>
        <w:bottom w:val="none" w:sz="0" w:space="0" w:color="auto"/>
        <w:right w:val="none" w:sz="0" w:space="0" w:color="auto"/>
      </w:divBdr>
    </w:div>
    <w:div w:id="836070336">
      <w:bodyDiv w:val="1"/>
      <w:marLeft w:val="0"/>
      <w:marRight w:val="0"/>
      <w:marTop w:val="0"/>
      <w:marBottom w:val="0"/>
      <w:divBdr>
        <w:top w:val="none" w:sz="0" w:space="0" w:color="auto"/>
        <w:left w:val="none" w:sz="0" w:space="0" w:color="auto"/>
        <w:bottom w:val="none" w:sz="0" w:space="0" w:color="auto"/>
        <w:right w:val="none" w:sz="0" w:space="0" w:color="auto"/>
      </w:divBdr>
    </w:div>
    <w:div w:id="840318809">
      <w:bodyDiv w:val="1"/>
      <w:marLeft w:val="0"/>
      <w:marRight w:val="0"/>
      <w:marTop w:val="0"/>
      <w:marBottom w:val="0"/>
      <w:divBdr>
        <w:top w:val="none" w:sz="0" w:space="0" w:color="auto"/>
        <w:left w:val="none" w:sz="0" w:space="0" w:color="auto"/>
        <w:bottom w:val="none" w:sz="0" w:space="0" w:color="auto"/>
        <w:right w:val="none" w:sz="0" w:space="0" w:color="auto"/>
      </w:divBdr>
      <w:divsChild>
        <w:div w:id="1971940257">
          <w:marLeft w:val="0"/>
          <w:marRight w:val="0"/>
          <w:marTop w:val="0"/>
          <w:marBottom w:val="0"/>
          <w:divBdr>
            <w:top w:val="none" w:sz="0" w:space="0" w:color="auto"/>
            <w:left w:val="none" w:sz="0" w:space="0" w:color="auto"/>
            <w:bottom w:val="none" w:sz="0" w:space="0" w:color="auto"/>
            <w:right w:val="none" w:sz="0" w:space="0" w:color="auto"/>
          </w:divBdr>
          <w:divsChild>
            <w:div w:id="1809931707">
              <w:marLeft w:val="0"/>
              <w:marRight w:val="0"/>
              <w:marTop w:val="0"/>
              <w:marBottom w:val="0"/>
              <w:divBdr>
                <w:top w:val="none" w:sz="0" w:space="0" w:color="auto"/>
                <w:left w:val="none" w:sz="0" w:space="0" w:color="auto"/>
                <w:bottom w:val="none" w:sz="0" w:space="0" w:color="auto"/>
                <w:right w:val="none" w:sz="0" w:space="0" w:color="auto"/>
              </w:divBdr>
              <w:divsChild>
                <w:div w:id="131926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768797">
      <w:bodyDiv w:val="1"/>
      <w:marLeft w:val="0"/>
      <w:marRight w:val="0"/>
      <w:marTop w:val="0"/>
      <w:marBottom w:val="0"/>
      <w:divBdr>
        <w:top w:val="none" w:sz="0" w:space="0" w:color="auto"/>
        <w:left w:val="none" w:sz="0" w:space="0" w:color="auto"/>
        <w:bottom w:val="none" w:sz="0" w:space="0" w:color="auto"/>
        <w:right w:val="none" w:sz="0" w:space="0" w:color="auto"/>
      </w:divBdr>
    </w:div>
    <w:div w:id="869033488">
      <w:bodyDiv w:val="1"/>
      <w:marLeft w:val="0"/>
      <w:marRight w:val="0"/>
      <w:marTop w:val="0"/>
      <w:marBottom w:val="0"/>
      <w:divBdr>
        <w:top w:val="none" w:sz="0" w:space="0" w:color="auto"/>
        <w:left w:val="none" w:sz="0" w:space="0" w:color="auto"/>
        <w:bottom w:val="none" w:sz="0" w:space="0" w:color="auto"/>
        <w:right w:val="none" w:sz="0" w:space="0" w:color="auto"/>
      </w:divBdr>
    </w:div>
    <w:div w:id="871260479">
      <w:bodyDiv w:val="1"/>
      <w:marLeft w:val="0"/>
      <w:marRight w:val="0"/>
      <w:marTop w:val="0"/>
      <w:marBottom w:val="0"/>
      <w:divBdr>
        <w:top w:val="none" w:sz="0" w:space="0" w:color="auto"/>
        <w:left w:val="none" w:sz="0" w:space="0" w:color="auto"/>
        <w:bottom w:val="none" w:sz="0" w:space="0" w:color="auto"/>
        <w:right w:val="none" w:sz="0" w:space="0" w:color="auto"/>
      </w:divBdr>
    </w:div>
    <w:div w:id="873539917">
      <w:bodyDiv w:val="1"/>
      <w:marLeft w:val="0"/>
      <w:marRight w:val="0"/>
      <w:marTop w:val="0"/>
      <w:marBottom w:val="0"/>
      <w:divBdr>
        <w:top w:val="none" w:sz="0" w:space="0" w:color="auto"/>
        <w:left w:val="none" w:sz="0" w:space="0" w:color="auto"/>
        <w:bottom w:val="none" w:sz="0" w:space="0" w:color="auto"/>
        <w:right w:val="none" w:sz="0" w:space="0" w:color="auto"/>
      </w:divBdr>
    </w:div>
    <w:div w:id="878203525">
      <w:bodyDiv w:val="1"/>
      <w:marLeft w:val="0"/>
      <w:marRight w:val="0"/>
      <w:marTop w:val="0"/>
      <w:marBottom w:val="0"/>
      <w:divBdr>
        <w:top w:val="none" w:sz="0" w:space="0" w:color="auto"/>
        <w:left w:val="none" w:sz="0" w:space="0" w:color="auto"/>
        <w:bottom w:val="none" w:sz="0" w:space="0" w:color="auto"/>
        <w:right w:val="none" w:sz="0" w:space="0" w:color="auto"/>
      </w:divBdr>
    </w:div>
    <w:div w:id="949240946">
      <w:bodyDiv w:val="1"/>
      <w:marLeft w:val="0"/>
      <w:marRight w:val="0"/>
      <w:marTop w:val="0"/>
      <w:marBottom w:val="0"/>
      <w:divBdr>
        <w:top w:val="none" w:sz="0" w:space="0" w:color="auto"/>
        <w:left w:val="none" w:sz="0" w:space="0" w:color="auto"/>
        <w:bottom w:val="none" w:sz="0" w:space="0" w:color="auto"/>
        <w:right w:val="none" w:sz="0" w:space="0" w:color="auto"/>
      </w:divBdr>
    </w:div>
    <w:div w:id="961770691">
      <w:bodyDiv w:val="1"/>
      <w:marLeft w:val="0"/>
      <w:marRight w:val="0"/>
      <w:marTop w:val="0"/>
      <w:marBottom w:val="0"/>
      <w:divBdr>
        <w:top w:val="none" w:sz="0" w:space="0" w:color="auto"/>
        <w:left w:val="none" w:sz="0" w:space="0" w:color="auto"/>
        <w:bottom w:val="none" w:sz="0" w:space="0" w:color="auto"/>
        <w:right w:val="none" w:sz="0" w:space="0" w:color="auto"/>
      </w:divBdr>
    </w:div>
    <w:div w:id="978530572">
      <w:bodyDiv w:val="1"/>
      <w:marLeft w:val="0"/>
      <w:marRight w:val="0"/>
      <w:marTop w:val="0"/>
      <w:marBottom w:val="0"/>
      <w:divBdr>
        <w:top w:val="none" w:sz="0" w:space="0" w:color="auto"/>
        <w:left w:val="none" w:sz="0" w:space="0" w:color="auto"/>
        <w:bottom w:val="none" w:sz="0" w:space="0" w:color="auto"/>
        <w:right w:val="none" w:sz="0" w:space="0" w:color="auto"/>
      </w:divBdr>
      <w:divsChild>
        <w:div w:id="1820071462">
          <w:marLeft w:val="0"/>
          <w:marRight w:val="0"/>
          <w:marTop w:val="0"/>
          <w:marBottom w:val="0"/>
          <w:divBdr>
            <w:top w:val="none" w:sz="0" w:space="0" w:color="auto"/>
            <w:left w:val="none" w:sz="0" w:space="0" w:color="auto"/>
            <w:bottom w:val="none" w:sz="0" w:space="0" w:color="auto"/>
            <w:right w:val="none" w:sz="0" w:space="0" w:color="auto"/>
          </w:divBdr>
          <w:divsChild>
            <w:div w:id="426467824">
              <w:marLeft w:val="0"/>
              <w:marRight w:val="0"/>
              <w:marTop w:val="0"/>
              <w:marBottom w:val="0"/>
              <w:divBdr>
                <w:top w:val="none" w:sz="0" w:space="0" w:color="auto"/>
                <w:left w:val="none" w:sz="0" w:space="0" w:color="auto"/>
                <w:bottom w:val="none" w:sz="0" w:space="0" w:color="auto"/>
                <w:right w:val="none" w:sz="0" w:space="0" w:color="auto"/>
              </w:divBdr>
              <w:divsChild>
                <w:div w:id="314262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235973">
      <w:bodyDiv w:val="1"/>
      <w:marLeft w:val="0"/>
      <w:marRight w:val="0"/>
      <w:marTop w:val="0"/>
      <w:marBottom w:val="0"/>
      <w:divBdr>
        <w:top w:val="none" w:sz="0" w:space="0" w:color="auto"/>
        <w:left w:val="none" w:sz="0" w:space="0" w:color="auto"/>
        <w:bottom w:val="none" w:sz="0" w:space="0" w:color="auto"/>
        <w:right w:val="none" w:sz="0" w:space="0" w:color="auto"/>
      </w:divBdr>
    </w:div>
    <w:div w:id="1074620056">
      <w:bodyDiv w:val="1"/>
      <w:marLeft w:val="0"/>
      <w:marRight w:val="0"/>
      <w:marTop w:val="0"/>
      <w:marBottom w:val="0"/>
      <w:divBdr>
        <w:top w:val="none" w:sz="0" w:space="0" w:color="auto"/>
        <w:left w:val="none" w:sz="0" w:space="0" w:color="auto"/>
        <w:bottom w:val="none" w:sz="0" w:space="0" w:color="auto"/>
        <w:right w:val="none" w:sz="0" w:space="0" w:color="auto"/>
      </w:divBdr>
    </w:div>
    <w:div w:id="1115563060">
      <w:bodyDiv w:val="1"/>
      <w:marLeft w:val="0"/>
      <w:marRight w:val="0"/>
      <w:marTop w:val="0"/>
      <w:marBottom w:val="0"/>
      <w:divBdr>
        <w:top w:val="none" w:sz="0" w:space="0" w:color="auto"/>
        <w:left w:val="none" w:sz="0" w:space="0" w:color="auto"/>
        <w:bottom w:val="none" w:sz="0" w:space="0" w:color="auto"/>
        <w:right w:val="none" w:sz="0" w:space="0" w:color="auto"/>
      </w:divBdr>
      <w:divsChild>
        <w:div w:id="768475661">
          <w:marLeft w:val="0"/>
          <w:marRight w:val="0"/>
          <w:marTop w:val="0"/>
          <w:marBottom w:val="0"/>
          <w:divBdr>
            <w:top w:val="none" w:sz="0" w:space="0" w:color="auto"/>
            <w:left w:val="none" w:sz="0" w:space="0" w:color="auto"/>
            <w:bottom w:val="none" w:sz="0" w:space="0" w:color="auto"/>
            <w:right w:val="none" w:sz="0" w:space="0" w:color="auto"/>
          </w:divBdr>
          <w:divsChild>
            <w:div w:id="711153931">
              <w:marLeft w:val="0"/>
              <w:marRight w:val="0"/>
              <w:marTop w:val="0"/>
              <w:marBottom w:val="0"/>
              <w:divBdr>
                <w:top w:val="none" w:sz="0" w:space="0" w:color="auto"/>
                <w:left w:val="none" w:sz="0" w:space="0" w:color="auto"/>
                <w:bottom w:val="none" w:sz="0" w:space="0" w:color="auto"/>
                <w:right w:val="none" w:sz="0" w:space="0" w:color="auto"/>
              </w:divBdr>
              <w:divsChild>
                <w:div w:id="1765372593">
                  <w:marLeft w:val="0"/>
                  <w:marRight w:val="0"/>
                  <w:marTop w:val="0"/>
                  <w:marBottom w:val="0"/>
                  <w:divBdr>
                    <w:top w:val="none" w:sz="0" w:space="0" w:color="auto"/>
                    <w:left w:val="none" w:sz="0" w:space="0" w:color="auto"/>
                    <w:bottom w:val="none" w:sz="0" w:space="0" w:color="auto"/>
                    <w:right w:val="none" w:sz="0" w:space="0" w:color="auto"/>
                  </w:divBdr>
                  <w:divsChild>
                    <w:div w:id="102251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005362">
      <w:bodyDiv w:val="1"/>
      <w:marLeft w:val="0"/>
      <w:marRight w:val="0"/>
      <w:marTop w:val="0"/>
      <w:marBottom w:val="0"/>
      <w:divBdr>
        <w:top w:val="none" w:sz="0" w:space="0" w:color="auto"/>
        <w:left w:val="none" w:sz="0" w:space="0" w:color="auto"/>
        <w:bottom w:val="none" w:sz="0" w:space="0" w:color="auto"/>
        <w:right w:val="none" w:sz="0" w:space="0" w:color="auto"/>
      </w:divBdr>
    </w:div>
    <w:div w:id="1185438683">
      <w:bodyDiv w:val="1"/>
      <w:marLeft w:val="0"/>
      <w:marRight w:val="0"/>
      <w:marTop w:val="0"/>
      <w:marBottom w:val="0"/>
      <w:divBdr>
        <w:top w:val="none" w:sz="0" w:space="0" w:color="auto"/>
        <w:left w:val="none" w:sz="0" w:space="0" w:color="auto"/>
        <w:bottom w:val="none" w:sz="0" w:space="0" w:color="auto"/>
        <w:right w:val="none" w:sz="0" w:space="0" w:color="auto"/>
      </w:divBdr>
    </w:div>
    <w:div w:id="1218128960">
      <w:bodyDiv w:val="1"/>
      <w:marLeft w:val="0"/>
      <w:marRight w:val="0"/>
      <w:marTop w:val="0"/>
      <w:marBottom w:val="0"/>
      <w:divBdr>
        <w:top w:val="none" w:sz="0" w:space="0" w:color="auto"/>
        <w:left w:val="none" w:sz="0" w:space="0" w:color="auto"/>
        <w:bottom w:val="none" w:sz="0" w:space="0" w:color="auto"/>
        <w:right w:val="none" w:sz="0" w:space="0" w:color="auto"/>
      </w:divBdr>
    </w:div>
    <w:div w:id="1248811745">
      <w:bodyDiv w:val="1"/>
      <w:marLeft w:val="0"/>
      <w:marRight w:val="0"/>
      <w:marTop w:val="0"/>
      <w:marBottom w:val="0"/>
      <w:divBdr>
        <w:top w:val="none" w:sz="0" w:space="0" w:color="auto"/>
        <w:left w:val="none" w:sz="0" w:space="0" w:color="auto"/>
        <w:bottom w:val="none" w:sz="0" w:space="0" w:color="auto"/>
        <w:right w:val="none" w:sz="0" w:space="0" w:color="auto"/>
      </w:divBdr>
    </w:div>
    <w:div w:id="1250384950">
      <w:bodyDiv w:val="1"/>
      <w:marLeft w:val="0"/>
      <w:marRight w:val="0"/>
      <w:marTop w:val="0"/>
      <w:marBottom w:val="0"/>
      <w:divBdr>
        <w:top w:val="none" w:sz="0" w:space="0" w:color="auto"/>
        <w:left w:val="none" w:sz="0" w:space="0" w:color="auto"/>
        <w:bottom w:val="none" w:sz="0" w:space="0" w:color="auto"/>
        <w:right w:val="none" w:sz="0" w:space="0" w:color="auto"/>
      </w:divBdr>
    </w:div>
    <w:div w:id="1315992340">
      <w:bodyDiv w:val="1"/>
      <w:marLeft w:val="0"/>
      <w:marRight w:val="0"/>
      <w:marTop w:val="0"/>
      <w:marBottom w:val="0"/>
      <w:divBdr>
        <w:top w:val="none" w:sz="0" w:space="0" w:color="auto"/>
        <w:left w:val="none" w:sz="0" w:space="0" w:color="auto"/>
        <w:bottom w:val="none" w:sz="0" w:space="0" w:color="auto"/>
        <w:right w:val="none" w:sz="0" w:space="0" w:color="auto"/>
      </w:divBdr>
    </w:div>
    <w:div w:id="1321301429">
      <w:bodyDiv w:val="1"/>
      <w:marLeft w:val="0"/>
      <w:marRight w:val="0"/>
      <w:marTop w:val="0"/>
      <w:marBottom w:val="0"/>
      <w:divBdr>
        <w:top w:val="none" w:sz="0" w:space="0" w:color="auto"/>
        <w:left w:val="none" w:sz="0" w:space="0" w:color="auto"/>
        <w:bottom w:val="none" w:sz="0" w:space="0" w:color="auto"/>
        <w:right w:val="none" w:sz="0" w:space="0" w:color="auto"/>
      </w:divBdr>
    </w:div>
    <w:div w:id="1415321356">
      <w:bodyDiv w:val="1"/>
      <w:marLeft w:val="0"/>
      <w:marRight w:val="0"/>
      <w:marTop w:val="0"/>
      <w:marBottom w:val="0"/>
      <w:divBdr>
        <w:top w:val="none" w:sz="0" w:space="0" w:color="auto"/>
        <w:left w:val="none" w:sz="0" w:space="0" w:color="auto"/>
        <w:bottom w:val="none" w:sz="0" w:space="0" w:color="auto"/>
        <w:right w:val="none" w:sz="0" w:space="0" w:color="auto"/>
      </w:divBdr>
    </w:div>
    <w:div w:id="1558979318">
      <w:bodyDiv w:val="1"/>
      <w:marLeft w:val="0"/>
      <w:marRight w:val="0"/>
      <w:marTop w:val="0"/>
      <w:marBottom w:val="0"/>
      <w:divBdr>
        <w:top w:val="none" w:sz="0" w:space="0" w:color="auto"/>
        <w:left w:val="none" w:sz="0" w:space="0" w:color="auto"/>
        <w:bottom w:val="none" w:sz="0" w:space="0" w:color="auto"/>
        <w:right w:val="none" w:sz="0" w:space="0" w:color="auto"/>
      </w:divBdr>
    </w:div>
    <w:div w:id="1572930650">
      <w:bodyDiv w:val="1"/>
      <w:marLeft w:val="0"/>
      <w:marRight w:val="0"/>
      <w:marTop w:val="0"/>
      <w:marBottom w:val="0"/>
      <w:divBdr>
        <w:top w:val="none" w:sz="0" w:space="0" w:color="auto"/>
        <w:left w:val="none" w:sz="0" w:space="0" w:color="auto"/>
        <w:bottom w:val="none" w:sz="0" w:space="0" w:color="auto"/>
        <w:right w:val="none" w:sz="0" w:space="0" w:color="auto"/>
      </w:divBdr>
    </w:div>
    <w:div w:id="1579972736">
      <w:bodyDiv w:val="1"/>
      <w:marLeft w:val="0"/>
      <w:marRight w:val="0"/>
      <w:marTop w:val="0"/>
      <w:marBottom w:val="0"/>
      <w:divBdr>
        <w:top w:val="none" w:sz="0" w:space="0" w:color="auto"/>
        <w:left w:val="none" w:sz="0" w:space="0" w:color="auto"/>
        <w:bottom w:val="none" w:sz="0" w:space="0" w:color="auto"/>
        <w:right w:val="none" w:sz="0" w:space="0" w:color="auto"/>
      </w:divBdr>
    </w:div>
    <w:div w:id="1634602792">
      <w:bodyDiv w:val="1"/>
      <w:marLeft w:val="0"/>
      <w:marRight w:val="0"/>
      <w:marTop w:val="0"/>
      <w:marBottom w:val="0"/>
      <w:divBdr>
        <w:top w:val="none" w:sz="0" w:space="0" w:color="auto"/>
        <w:left w:val="none" w:sz="0" w:space="0" w:color="auto"/>
        <w:bottom w:val="none" w:sz="0" w:space="0" w:color="auto"/>
        <w:right w:val="none" w:sz="0" w:space="0" w:color="auto"/>
      </w:divBdr>
    </w:div>
    <w:div w:id="1637100237">
      <w:bodyDiv w:val="1"/>
      <w:marLeft w:val="0"/>
      <w:marRight w:val="0"/>
      <w:marTop w:val="0"/>
      <w:marBottom w:val="0"/>
      <w:divBdr>
        <w:top w:val="none" w:sz="0" w:space="0" w:color="auto"/>
        <w:left w:val="none" w:sz="0" w:space="0" w:color="auto"/>
        <w:bottom w:val="none" w:sz="0" w:space="0" w:color="auto"/>
        <w:right w:val="none" w:sz="0" w:space="0" w:color="auto"/>
      </w:divBdr>
    </w:div>
    <w:div w:id="1651979528">
      <w:bodyDiv w:val="1"/>
      <w:marLeft w:val="0"/>
      <w:marRight w:val="0"/>
      <w:marTop w:val="0"/>
      <w:marBottom w:val="0"/>
      <w:divBdr>
        <w:top w:val="none" w:sz="0" w:space="0" w:color="auto"/>
        <w:left w:val="none" w:sz="0" w:space="0" w:color="auto"/>
        <w:bottom w:val="none" w:sz="0" w:space="0" w:color="auto"/>
        <w:right w:val="none" w:sz="0" w:space="0" w:color="auto"/>
      </w:divBdr>
    </w:div>
    <w:div w:id="1655062406">
      <w:bodyDiv w:val="1"/>
      <w:marLeft w:val="0"/>
      <w:marRight w:val="0"/>
      <w:marTop w:val="0"/>
      <w:marBottom w:val="0"/>
      <w:divBdr>
        <w:top w:val="none" w:sz="0" w:space="0" w:color="auto"/>
        <w:left w:val="none" w:sz="0" w:space="0" w:color="auto"/>
        <w:bottom w:val="none" w:sz="0" w:space="0" w:color="auto"/>
        <w:right w:val="none" w:sz="0" w:space="0" w:color="auto"/>
      </w:divBdr>
    </w:div>
    <w:div w:id="1681152063">
      <w:bodyDiv w:val="1"/>
      <w:marLeft w:val="0"/>
      <w:marRight w:val="0"/>
      <w:marTop w:val="0"/>
      <w:marBottom w:val="0"/>
      <w:divBdr>
        <w:top w:val="none" w:sz="0" w:space="0" w:color="auto"/>
        <w:left w:val="none" w:sz="0" w:space="0" w:color="auto"/>
        <w:bottom w:val="none" w:sz="0" w:space="0" w:color="auto"/>
        <w:right w:val="none" w:sz="0" w:space="0" w:color="auto"/>
      </w:divBdr>
    </w:div>
    <w:div w:id="1746099164">
      <w:bodyDiv w:val="1"/>
      <w:marLeft w:val="0"/>
      <w:marRight w:val="0"/>
      <w:marTop w:val="0"/>
      <w:marBottom w:val="0"/>
      <w:divBdr>
        <w:top w:val="none" w:sz="0" w:space="0" w:color="auto"/>
        <w:left w:val="none" w:sz="0" w:space="0" w:color="auto"/>
        <w:bottom w:val="none" w:sz="0" w:space="0" w:color="auto"/>
        <w:right w:val="none" w:sz="0" w:space="0" w:color="auto"/>
      </w:divBdr>
      <w:divsChild>
        <w:div w:id="27873338">
          <w:marLeft w:val="0"/>
          <w:marRight w:val="0"/>
          <w:marTop w:val="0"/>
          <w:marBottom w:val="0"/>
          <w:divBdr>
            <w:top w:val="none" w:sz="0" w:space="0" w:color="auto"/>
            <w:left w:val="none" w:sz="0" w:space="0" w:color="auto"/>
            <w:bottom w:val="none" w:sz="0" w:space="0" w:color="auto"/>
            <w:right w:val="none" w:sz="0" w:space="0" w:color="auto"/>
          </w:divBdr>
        </w:div>
        <w:div w:id="1350176212">
          <w:marLeft w:val="0"/>
          <w:marRight w:val="0"/>
          <w:marTop w:val="0"/>
          <w:marBottom w:val="0"/>
          <w:divBdr>
            <w:top w:val="none" w:sz="0" w:space="0" w:color="auto"/>
            <w:left w:val="none" w:sz="0" w:space="0" w:color="auto"/>
            <w:bottom w:val="none" w:sz="0" w:space="0" w:color="auto"/>
            <w:right w:val="none" w:sz="0" w:space="0" w:color="auto"/>
          </w:divBdr>
        </w:div>
      </w:divsChild>
    </w:div>
    <w:div w:id="1801877938">
      <w:bodyDiv w:val="1"/>
      <w:marLeft w:val="0"/>
      <w:marRight w:val="0"/>
      <w:marTop w:val="0"/>
      <w:marBottom w:val="0"/>
      <w:divBdr>
        <w:top w:val="none" w:sz="0" w:space="0" w:color="auto"/>
        <w:left w:val="none" w:sz="0" w:space="0" w:color="auto"/>
        <w:bottom w:val="none" w:sz="0" w:space="0" w:color="auto"/>
        <w:right w:val="none" w:sz="0" w:space="0" w:color="auto"/>
      </w:divBdr>
      <w:divsChild>
        <w:div w:id="1160971941">
          <w:marLeft w:val="0"/>
          <w:marRight w:val="0"/>
          <w:marTop w:val="0"/>
          <w:marBottom w:val="0"/>
          <w:divBdr>
            <w:top w:val="none" w:sz="0" w:space="0" w:color="auto"/>
            <w:left w:val="none" w:sz="0" w:space="0" w:color="auto"/>
            <w:bottom w:val="none" w:sz="0" w:space="0" w:color="auto"/>
            <w:right w:val="none" w:sz="0" w:space="0" w:color="auto"/>
          </w:divBdr>
          <w:divsChild>
            <w:div w:id="1657029558">
              <w:marLeft w:val="0"/>
              <w:marRight w:val="0"/>
              <w:marTop w:val="0"/>
              <w:marBottom w:val="0"/>
              <w:divBdr>
                <w:top w:val="none" w:sz="0" w:space="0" w:color="auto"/>
                <w:left w:val="none" w:sz="0" w:space="0" w:color="auto"/>
                <w:bottom w:val="none" w:sz="0" w:space="0" w:color="auto"/>
                <w:right w:val="none" w:sz="0" w:space="0" w:color="auto"/>
              </w:divBdr>
              <w:divsChild>
                <w:div w:id="21522151">
                  <w:marLeft w:val="0"/>
                  <w:marRight w:val="-6084"/>
                  <w:marTop w:val="0"/>
                  <w:marBottom w:val="0"/>
                  <w:divBdr>
                    <w:top w:val="none" w:sz="0" w:space="0" w:color="auto"/>
                    <w:left w:val="none" w:sz="0" w:space="0" w:color="auto"/>
                    <w:bottom w:val="none" w:sz="0" w:space="0" w:color="auto"/>
                    <w:right w:val="none" w:sz="0" w:space="0" w:color="auto"/>
                  </w:divBdr>
                  <w:divsChild>
                    <w:div w:id="974526726">
                      <w:marLeft w:val="0"/>
                      <w:marRight w:val="5604"/>
                      <w:marTop w:val="0"/>
                      <w:marBottom w:val="0"/>
                      <w:divBdr>
                        <w:top w:val="none" w:sz="0" w:space="0" w:color="auto"/>
                        <w:left w:val="none" w:sz="0" w:space="0" w:color="auto"/>
                        <w:bottom w:val="none" w:sz="0" w:space="0" w:color="auto"/>
                        <w:right w:val="none" w:sz="0" w:space="0" w:color="auto"/>
                      </w:divBdr>
                      <w:divsChild>
                        <w:div w:id="1623919621">
                          <w:marLeft w:val="0"/>
                          <w:marRight w:val="0"/>
                          <w:marTop w:val="0"/>
                          <w:marBottom w:val="0"/>
                          <w:divBdr>
                            <w:top w:val="none" w:sz="0" w:space="0" w:color="auto"/>
                            <w:left w:val="none" w:sz="0" w:space="0" w:color="auto"/>
                            <w:bottom w:val="none" w:sz="0" w:space="0" w:color="auto"/>
                            <w:right w:val="none" w:sz="0" w:space="0" w:color="auto"/>
                          </w:divBdr>
                          <w:divsChild>
                            <w:div w:id="1924949011">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7859472">
      <w:bodyDiv w:val="1"/>
      <w:marLeft w:val="0"/>
      <w:marRight w:val="0"/>
      <w:marTop w:val="0"/>
      <w:marBottom w:val="0"/>
      <w:divBdr>
        <w:top w:val="none" w:sz="0" w:space="0" w:color="auto"/>
        <w:left w:val="none" w:sz="0" w:space="0" w:color="auto"/>
        <w:bottom w:val="none" w:sz="0" w:space="0" w:color="auto"/>
        <w:right w:val="none" w:sz="0" w:space="0" w:color="auto"/>
      </w:divBdr>
    </w:div>
    <w:div w:id="1866944181">
      <w:bodyDiv w:val="1"/>
      <w:marLeft w:val="0"/>
      <w:marRight w:val="0"/>
      <w:marTop w:val="0"/>
      <w:marBottom w:val="0"/>
      <w:divBdr>
        <w:top w:val="none" w:sz="0" w:space="0" w:color="auto"/>
        <w:left w:val="none" w:sz="0" w:space="0" w:color="auto"/>
        <w:bottom w:val="none" w:sz="0" w:space="0" w:color="auto"/>
        <w:right w:val="none" w:sz="0" w:space="0" w:color="auto"/>
      </w:divBdr>
    </w:div>
    <w:div w:id="1870026856">
      <w:bodyDiv w:val="1"/>
      <w:marLeft w:val="0"/>
      <w:marRight w:val="0"/>
      <w:marTop w:val="0"/>
      <w:marBottom w:val="0"/>
      <w:divBdr>
        <w:top w:val="none" w:sz="0" w:space="0" w:color="auto"/>
        <w:left w:val="none" w:sz="0" w:space="0" w:color="auto"/>
        <w:bottom w:val="none" w:sz="0" w:space="0" w:color="auto"/>
        <w:right w:val="none" w:sz="0" w:space="0" w:color="auto"/>
      </w:divBdr>
    </w:div>
    <w:div w:id="1906918012">
      <w:bodyDiv w:val="1"/>
      <w:marLeft w:val="0"/>
      <w:marRight w:val="0"/>
      <w:marTop w:val="0"/>
      <w:marBottom w:val="0"/>
      <w:divBdr>
        <w:top w:val="none" w:sz="0" w:space="0" w:color="auto"/>
        <w:left w:val="none" w:sz="0" w:space="0" w:color="auto"/>
        <w:bottom w:val="none" w:sz="0" w:space="0" w:color="auto"/>
        <w:right w:val="none" w:sz="0" w:space="0" w:color="auto"/>
      </w:divBdr>
    </w:div>
    <w:div w:id="1934698675">
      <w:bodyDiv w:val="1"/>
      <w:marLeft w:val="200"/>
      <w:marRight w:val="200"/>
      <w:marTop w:val="200"/>
      <w:marBottom w:val="200"/>
      <w:divBdr>
        <w:top w:val="none" w:sz="0" w:space="0" w:color="auto"/>
        <w:left w:val="none" w:sz="0" w:space="0" w:color="auto"/>
        <w:bottom w:val="none" w:sz="0" w:space="0" w:color="auto"/>
        <w:right w:val="none" w:sz="0" w:space="0" w:color="auto"/>
      </w:divBdr>
      <w:divsChild>
        <w:div w:id="454907559">
          <w:marLeft w:val="200"/>
          <w:marRight w:val="200"/>
          <w:marTop w:val="100"/>
          <w:marBottom w:val="100"/>
          <w:divBdr>
            <w:top w:val="none" w:sz="0" w:space="0" w:color="auto"/>
            <w:left w:val="none" w:sz="0" w:space="0" w:color="auto"/>
            <w:bottom w:val="none" w:sz="0" w:space="0" w:color="auto"/>
            <w:right w:val="none" w:sz="0" w:space="0" w:color="auto"/>
          </w:divBdr>
          <w:divsChild>
            <w:div w:id="312567606">
              <w:marLeft w:val="0"/>
              <w:marRight w:val="0"/>
              <w:marTop w:val="0"/>
              <w:marBottom w:val="0"/>
              <w:divBdr>
                <w:top w:val="none" w:sz="0" w:space="0" w:color="auto"/>
                <w:left w:val="none" w:sz="0" w:space="0" w:color="auto"/>
                <w:bottom w:val="none" w:sz="0" w:space="0" w:color="auto"/>
                <w:right w:val="none" w:sz="0" w:space="0" w:color="auto"/>
              </w:divBdr>
              <w:divsChild>
                <w:div w:id="1339891301">
                  <w:marLeft w:val="0"/>
                  <w:marRight w:val="0"/>
                  <w:marTop w:val="0"/>
                  <w:marBottom w:val="0"/>
                  <w:divBdr>
                    <w:top w:val="none" w:sz="0" w:space="0" w:color="auto"/>
                    <w:left w:val="none" w:sz="0" w:space="0" w:color="auto"/>
                    <w:bottom w:val="none" w:sz="0" w:space="0" w:color="auto"/>
                    <w:right w:val="none" w:sz="0" w:space="0" w:color="auto"/>
                  </w:divBdr>
                  <w:divsChild>
                    <w:div w:id="1855804387">
                      <w:marLeft w:val="0"/>
                      <w:marRight w:val="0"/>
                      <w:marTop w:val="0"/>
                      <w:marBottom w:val="0"/>
                      <w:divBdr>
                        <w:top w:val="none" w:sz="0" w:space="0" w:color="auto"/>
                        <w:left w:val="none" w:sz="0" w:space="0" w:color="auto"/>
                        <w:bottom w:val="none" w:sz="0" w:space="0" w:color="auto"/>
                        <w:right w:val="none" w:sz="0" w:space="0" w:color="auto"/>
                      </w:divBdr>
                      <w:divsChild>
                        <w:div w:id="867372946">
                          <w:marLeft w:val="0"/>
                          <w:marRight w:val="0"/>
                          <w:marTop w:val="0"/>
                          <w:marBottom w:val="0"/>
                          <w:divBdr>
                            <w:top w:val="none" w:sz="0" w:space="0" w:color="auto"/>
                            <w:left w:val="none" w:sz="0" w:space="0" w:color="auto"/>
                            <w:bottom w:val="none" w:sz="0" w:space="0" w:color="auto"/>
                            <w:right w:val="none" w:sz="0" w:space="0" w:color="auto"/>
                          </w:divBdr>
                          <w:divsChild>
                            <w:div w:id="207037831">
                              <w:marLeft w:val="0"/>
                              <w:marRight w:val="0"/>
                              <w:marTop w:val="0"/>
                              <w:marBottom w:val="0"/>
                              <w:divBdr>
                                <w:top w:val="none" w:sz="0" w:space="0" w:color="auto"/>
                                <w:left w:val="none" w:sz="0" w:space="0" w:color="auto"/>
                                <w:bottom w:val="none" w:sz="0" w:space="0" w:color="auto"/>
                                <w:right w:val="none" w:sz="0" w:space="0" w:color="auto"/>
                              </w:divBdr>
                              <w:divsChild>
                                <w:div w:id="846286223">
                                  <w:marLeft w:val="0"/>
                                  <w:marRight w:val="0"/>
                                  <w:marTop w:val="0"/>
                                  <w:marBottom w:val="0"/>
                                  <w:divBdr>
                                    <w:top w:val="none" w:sz="0" w:space="0" w:color="auto"/>
                                    <w:left w:val="none" w:sz="0" w:space="0" w:color="auto"/>
                                    <w:bottom w:val="none" w:sz="0" w:space="0" w:color="auto"/>
                                    <w:right w:val="none" w:sz="0" w:space="0" w:color="auto"/>
                                  </w:divBdr>
                                  <w:divsChild>
                                    <w:div w:id="1502038850">
                                      <w:marLeft w:val="0"/>
                                      <w:marRight w:val="0"/>
                                      <w:marTop w:val="0"/>
                                      <w:marBottom w:val="0"/>
                                      <w:divBdr>
                                        <w:top w:val="none" w:sz="0" w:space="0" w:color="auto"/>
                                        <w:left w:val="none" w:sz="0" w:space="0" w:color="auto"/>
                                        <w:bottom w:val="none" w:sz="0" w:space="0" w:color="auto"/>
                                        <w:right w:val="none" w:sz="0" w:space="0" w:color="auto"/>
                                      </w:divBdr>
                                      <w:divsChild>
                                        <w:div w:id="728846090">
                                          <w:marLeft w:val="0"/>
                                          <w:marRight w:val="0"/>
                                          <w:marTop w:val="0"/>
                                          <w:marBottom w:val="0"/>
                                          <w:divBdr>
                                            <w:top w:val="none" w:sz="0" w:space="0" w:color="auto"/>
                                            <w:left w:val="none" w:sz="0" w:space="0" w:color="auto"/>
                                            <w:bottom w:val="none" w:sz="0" w:space="0" w:color="auto"/>
                                            <w:right w:val="none" w:sz="0" w:space="0" w:color="auto"/>
                                          </w:divBdr>
                                          <w:divsChild>
                                            <w:div w:id="1709180195">
                                              <w:marLeft w:val="0"/>
                                              <w:marRight w:val="0"/>
                                              <w:marTop w:val="0"/>
                                              <w:marBottom w:val="0"/>
                                              <w:divBdr>
                                                <w:top w:val="none" w:sz="0" w:space="0" w:color="auto"/>
                                                <w:left w:val="none" w:sz="0" w:space="0" w:color="auto"/>
                                                <w:bottom w:val="none" w:sz="0" w:space="0" w:color="auto"/>
                                                <w:right w:val="none" w:sz="0" w:space="0" w:color="auto"/>
                                              </w:divBdr>
                                              <w:divsChild>
                                                <w:div w:id="1734036011">
                                                  <w:marLeft w:val="0"/>
                                                  <w:marRight w:val="0"/>
                                                  <w:marTop w:val="0"/>
                                                  <w:marBottom w:val="0"/>
                                                  <w:divBdr>
                                                    <w:top w:val="none" w:sz="0" w:space="0" w:color="auto"/>
                                                    <w:left w:val="none" w:sz="0" w:space="0" w:color="auto"/>
                                                    <w:bottom w:val="none" w:sz="0" w:space="0" w:color="auto"/>
                                                    <w:right w:val="none" w:sz="0" w:space="0" w:color="auto"/>
                                                  </w:divBdr>
                                                  <w:divsChild>
                                                    <w:div w:id="2004114564">
                                                      <w:marLeft w:val="0"/>
                                                      <w:marRight w:val="0"/>
                                                      <w:marTop w:val="0"/>
                                                      <w:marBottom w:val="0"/>
                                                      <w:divBdr>
                                                        <w:top w:val="none" w:sz="0" w:space="0" w:color="auto"/>
                                                        <w:left w:val="none" w:sz="0" w:space="0" w:color="auto"/>
                                                        <w:bottom w:val="none" w:sz="0" w:space="0" w:color="auto"/>
                                                        <w:right w:val="none" w:sz="0" w:space="0" w:color="auto"/>
                                                      </w:divBdr>
                                                      <w:divsChild>
                                                        <w:div w:id="108842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41257759">
      <w:bodyDiv w:val="1"/>
      <w:marLeft w:val="0"/>
      <w:marRight w:val="0"/>
      <w:marTop w:val="0"/>
      <w:marBottom w:val="0"/>
      <w:divBdr>
        <w:top w:val="none" w:sz="0" w:space="0" w:color="auto"/>
        <w:left w:val="none" w:sz="0" w:space="0" w:color="auto"/>
        <w:bottom w:val="none" w:sz="0" w:space="0" w:color="auto"/>
        <w:right w:val="none" w:sz="0" w:space="0" w:color="auto"/>
      </w:divBdr>
      <w:divsChild>
        <w:div w:id="633566840">
          <w:marLeft w:val="0"/>
          <w:marRight w:val="0"/>
          <w:marTop w:val="0"/>
          <w:marBottom w:val="0"/>
          <w:divBdr>
            <w:top w:val="none" w:sz="0" w:space="0" w:color="auto"/>
            <w:left w:val="none" w:sz="0" w:space="0" w:color="auto"/>
            <w:bottom w:val="none" w:sz="0" w:space="0" w:color="auto"/>
            <w:right w:val="none" w:sz="0" w:space="0" w:color="auto"/>
          </w:divBdr>
          <w:divsChild>
            <w:div w:id="834567061">
              <w:marLeft w:val="0"/>
              <w:marRight w:val="0"/>
              <w:marTop w:val="0"/>
              <w:marBottom w:val="0"/>
              <w:divBdr>
                <w:top w:val="none" w:sz="0" w:space="0" w:color="auto"/>
                <w:left w:val="none" w:sz="0" w:space="0" w:color="auto"/>
                <w:bottom w:val="none" w:sz="0" w:space="0" w:color="auto"/>
                <w:right w:val="none" w:sz="0" w:space="0" w:color="auto"/>
              </w:divBdr>
              <w:divsChild>
                <w:div w:id="48909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914763">
      <w:bodyDiv w:val="1"/>
      <w:marLeft w:val="0"/>
      <w:marRight w:val="0"/>
      <w:marTop w:val="0"/>
      <w:marBottom w:val="0"/>
      <w:divBdr>
        <w:top w:val="none" w:sz="0" w:space="0" w:color="auto"/>
        <w:left w:val="none" w:sz="0" w:space="0" w:color="auto"/>
        <w:bottom w:val="none" w:sz="0" w:space="0" w:color="auto"/>
        <w:right w:val="none" w:sz="0" w:space="0" w:color="auto"/>
      </w:divBdr>
      <w:divsChild>
        <w:div w:id="236549718">
          <w:marLeft w:val="0"/>
          <w:marRight w:val="0"/>
          <w:marTop w:val="0"/>
          <w:marBottom w:val="0"/>
          <w:divBdr>
            <w:top w:val="none" w:sz="0" w:space="0" w:color="auto"/>
            <w:left w:val="none" w:sz="0" w:space="0" w:color="auto"/>
            <w:bottom w:val="none" w:sz="0" w:space="0" w:color="auto"/>
            <w:right w:val="none" w:sz="0" w:space="0" w:color="auto"/>
          </w:divBdr>
          <w:divsChild>
            <w:div w:id="810444157">
              <w:marLeft w:val="0"/>
              <w:marRight w:val="0"/>
              <w:marTop w:val="0"/>
              <w:marBottom w:val="0"/>
              <w:divBdr>
                <w:top w:val="none" w:sz="0" w:space="0" w:color="auto"/>
                <w:left w:val="none" w:sz="0" w:space="0" w:color="auto"/>
                <w:bottom w:val="none" w:sz="0" w:space="0" w:color="auto"/>
                <w:right w:val="none" w:sz="0" w:space="0" w:color="auto"/>
              </w:divBdr>
              <w:divsChild>
                <w:div w:id="2079940529">
                  <w:marLeft w:val="0"/>
                  <w:marRight w:val="0"/>
                  <w:marTop w:val="0"/>
                  <w:marBottom w:val="0"/>
                  <w:divBdr>
                    <w:top w:val="none" w:sz="0" w:space="0" w:color="auto"/>
                    <w:left w:val="none" w:sz="0" w:space="0" w:color="auto"/>
                    <w:bottom w:val="none" w:sz="0" w:space="0" w:color="auto"/>
                    <w:right w:val="none" w:sz="0" w:space="0" w:color="auto"/>
                  </w:divBdr>
                  <w:divsChild>
                    <w:div w:id="2072338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6220904">
      <w:bodyDiv w:val="1"/>
      <w:marLeft w:val="0"/>
      <w:marRight w:val="0"/>
      <w:marTop w:val="0"/>
      <w:marBottom w:val="0"/>
      <w:divBdr>
        <w:top w:val="none" w:sz="0" w:space="0" w:color="auto"/>
        <w:left w:val="none" w:sz="0" w:space="0" w:color="auto"/>
        <w:bottom w:val="none" w:sz="0" w:space="0" w:color="auto"/>
        <w:right w:val="none" w:sz="0" w:space="0" w:color="auto"/>
      </w:divBdr>
    </w:div>
    <w:div w:id="2023782056">
      <w:bodyDiv w:val="1"/>
      <w:marLeft w:val="0"/>
      <w:marRight w:val="0"/>
      <w:marTop w:val="0"/>
      <w:marBottom w:val="0"/>
      <w:divBdr>
        <w:top w:val="none" w:sz="0" w:space="0" w:color="auto"/>
        <w:left w:val="none" w:sz="0" w:space="0" w:color="auto"/>
        <w:bottom w:val="none" w:sz="0" w:space="0" w:color="auto"/>
        <w:right w:val="none" w:sz="0" w:space="0" w:color="auto"/>
      </w:divBdr>
    </w:div>
    <w:div w:id="2032147994">
      <w:bodyDiv w:val="1"/>
      <w:marLeft w:val="0"/>
      <w:marRight w:val="0"/>
      <w:marTop w:val="0"/>
      <w:marBottom w:val="0"/>
      <w:divBdr>
        <w:top w:val="none" w:sz="0" w:space="0" w:color="auto"/>
        <w:left w:val="none" w:sz="0" w:space="0" w:color="auto"/>
        <w:bottom w:val="none" w:sz="0" w:space="0" w:color="auto"/>
        <w:right w:val="none" w:sz="0" w:space="0" w:color="auto"/>
      </w:divBdr>
    </w:div>
    <w:div w:id="2057704985">
      <w:bodyDiv w:val="1"/>
      <w:marLeft w:val="0"/>
      <w:marRight w:val="0"/>
      <w:marTop w:val="0"/>
      <w:marBottom w:val="0"/>
      <w:divBdr>
        <w:top w:val="none" w:sz="0" w:space="0" w:color="auto"/>
        <w:left w:val="none" w:sz="0" w:space="0" w:color="auto"/>
        <w:bottom w:val="none" w:sz="0" w:space="0" w:color="auto"/>
        <w:right w:val="none" w:sz="0" w:space="0" w:color="auto"/>
      </w:divBdr>
    </w:div>
    <w:div w:id="21347159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ＭＳ ゴシック"/>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ＭＳ 明朝"/>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1B11C8-5505-5044-9908-B9DB661D9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5</Pages>
  <Words>1245</Words>
  <Characters>7102</Characters>
  <Application>Microsoft Office Word</Application>
  <DocSecurity>0</DocSecurity>
  <Lines>59</Lines>
  <Paragraphs>16</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331</CharactersWithSpaces>
  <SharedDoc>false</SharedDoc>
  <HLinks>
    <vt:vector size="6" baseType="variant">
      <vt:variant>
        <vt:i4>3538970</vt:i4>
      </vt:variant>
      <vt:variant>
        <vt:i4>0</vt:i4>
      </vt:variant>
      <vt:variant>
        <vt:i4>0</vt:i4>
      </vt:variant>
      <vt:variant>
        <vt:i4>5</vt:i4>
      </vt:variant>
      <vt:variant>
        <vt:lpwstr>http://www.ncbi.nlm.nih.gov/pubmed/2015184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須田 隆文</dc:creator>
  <cp:keywords/>
  <dc:description/>
  <cp:lastModifiedBy>y ｔ</cp:lastModifiedBy>
  <cp:revision>3</cp:revision>
  <dcterms:created xsi:type="dcterms:W3CDTF">2021-10-09T06:47:00Z</dcterms:created>
  <dcterms:modified xsi:type="dcterms:W3CDTF">2021-11-19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niqueFileID">
    <vt:lpwstr>tBOt0iSUbzvx</vt:lpwstr>
  </property>
</Properties>
</file>